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6B06A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Name of Journal: </w:t>
      </w:r>
      <w:r w:rsidRPr="00447A3A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World Journal of Gastroenterology</w:t>
      </w:r>
    </w:p>
    <w:p w14:paraId="3EEC0E2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bookmarkStart w:id="0" w:name="OLE_LINK603"/>
      <w:bookmarkStart w:id="1" w:name="OLE_LINK437"/>
      <w:bookmarkStart w:id="2" w:name="OLE_LINK499"/>
      <w:bookmarkStart w:id="3" w:name="OLE_LINK568"/>
      <w:bookmarkStart w:id="4" w:name="OLE_LINK768"/>
      <w:bookmarkStart w:id="5" w:name="OLE_LINK661"/>
      <w:bookmarkStart w:id="6" w:name="OLE_LINK486"/>
      <w:bookmarkStart w:id="7" w:name="OLE_LINK485"/>
      <w:r w:rsidRPr="00447A3A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Manuscript NO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r w:rsidRPr="00447A3A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49320</w:t>
      </w:r>
    </w:p>
    <w:p w14:paraId="00E829A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Manuscript Type: ORIGINAL ARTICLE</w:t>
      </w:r>
    </w:p>
    <w:p w14:paraId="65923DE3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65D07F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Retrospective Study</w:t>
      </w:r>
    </w:p>
    <w:p w14:paraId="2A07F74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bookmarkStart w:id="8" w:name="OLE_LINK152"/>
      <w:bookmarkStart w:id="9" w:name="OLE_LINK153"/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Tumor-infiltrating platelets predict postoperative recurrence and survival in resectable pancreatic neuroendocrine tumor</w:t>
      </w:r>
      <w:bookmarkEnd w:id="8"/>
      <w:bookmarkEnd w:id="9"/>
    </w:p>
    <w:p w14:paraId="0EA7645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6C16B3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Xu SS </w:t>
      </w:r>
      <w:r w:rsidRPr="00447A3A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et 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umor-infiltrating platelets in pancreatic neuroendocrine tumor</w:t>
      </w:r>
    </w:p>
    <w:p w14:paraId="053B28B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99611D4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huai-Shuai Xu, Hua-Xiang Xu, Wen-Quan Wang, Shuo Li, Hao Li, Tian-Jiao Li, Wu-Hu Zhang, Liang Liu, Xian-Jun Yu</w:t>
      </w:r>
    </w:p>
    <w:p w14:paraId="1D36DCF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CC6C4B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huai-Shuai Xu, Hua-Xiang Xu, Wen-Quan Wang, Shuo Li, Hao Li, Tian-Jiao Li, Wu-Hu Zhang, Liang Liu, Xian-Jun Yu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epartment of Pancreatic Surgery, Fudan University Shanghai Cancer Center, Shanghai 20032, China </w:t>
      </w:r>
    </w:p>
    <w:p w14:paraId="507699E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0FABD1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partment of Oncology, Shanghai Medical College, Fudan University, Shanghai 200032, China </w:t>
      </w:r>
    </w:p>
    <w:p w14:paraId="5E35A99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BB9197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anghai Pancreatic Cancer Institute, Shanghai 200032, China</w:t>
      </w:r>
    </w:p>
    <w:p w14:paraId="1713E3B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113E7B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Cancer Institute, Fudan University, Shanghai 200032, China</w:t>
      </w:r>
    </w:p>
    <w:p w14:paraId="23ADBB44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AF5DA5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RCID number: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uai-Shuai Xu (0000-0001-8766-8529); Hua-Xiang Xu (0000-0002-5346-2335); Wen-Quan Wang (0000-0001-9434-8013); Shuo Li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(0000-0001-9804-8448); Hao Li (0000-0002-1624-8970); Tian-Jiao Li (0000-0001-5429-1016); Wu-Hu Zhang (0000-0002-5182-9850); Liang Liu (0000-0002-8003-0503); Xian-Jun Yu (0000-0002-6697-7143).</w:t>
      </w:r>
    </w:p>
    <w:p w14:paraId="24C750F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D7A0780" w14:textId="2B1194B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uthor contributions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Xu SS, Wang WQ, and Li S contributed equally to this work</w:t>
      </w:r>
      <w:ins w:id="10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del w:id="11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.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ins w:id="12" w:author="FP" w:date="2019-09-29T16:35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in </w:t>
        </w:r>
      </w:ins>
      <w:del w:id="13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They c</w:delText>
        </w:r>
      </w:del>
      <w:ins w:id="14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c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nduct</w:t>
      </w:r>
      <w:ins w:id="15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g</w:t>
        </w:r>
      </w:ins>
      <w:del w:id="16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d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inical observations, analyz</w:t>
      </w:r>
      <w:ins w:id="17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g</w:t>
        </w:r>
      </w:ins>
      <w:del w:id="18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d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data, and wr</w:t>
      </w:r>
      <w:ins w:id="19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ting</w:t>
        </w:r>
      </w:ins>
      <w:del w:id="20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ote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anuscript</w:t>
      </w:r>
      <w:ins w:id="21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;</w:t>
        </w:r>
      </w:ins>
      <w:del w:id="22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.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Xu SS, Xu HX, Wang WQ, Li S, Li H, Li TJ, and Zhang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 performed the research</w:t>
      </w:r>
      <w:ins w:id="23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;</w:t>
        </w:r>
      </w:ins>
      <w:del w:id="24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.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Xu HX, Liu L, and Yu XJ contributed equally to this work</w:t>
      </w:r>
      <w:ins w:id="25" w:author="FP" w:date="2019-09-29T16:34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del w:id="26" w:author="FP" w:date="2019-09-29T16:34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.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ins w:id="27" w:author="FP" w:date="2019-09-29T16:35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in </w:t>
        </w:r>
      </w:ins>
      <w:del w:id="28" w:author="FP" w:date="2019-09-29T16:35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They 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ign</w:t>
      </w:r>
      <w:ins w:id="29" w:author="FP" w:date="2019-09-29T16:35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g</w:t>
        </w:r>
      </w:ins>
      <w:del w:id="30" w:author="FP" w:date="2019-09-29T16:35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d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research, revis</w:t>
      </w:r>
      <w:ins w:id="31" w:author="FP" w:date="2019-09-29T16:35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g</w:t>
        </w:r>
      </w:ins>
      <w:del w:id="32" w:author="FP" w:date="2019-09-29T16:35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d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anuscript, and provid</w:t>
      </w:r>
      <w:ins w:id="33" w:author="FP" w:date="2019-09-29T16:35:00Z">
        <w:r w:rsidR="006738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g</w:t>
        </w:r>
      </w:ins>
      <w:del w:id="34" w:author="FP" w:date="2019-09-29T16:35:00Z">
        <w:r w:rsidRPr="00447A3A" w:rsidDel="006738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d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able suggestions for this study.</w:t>
      </w:r>
    </w:p>
    <w:p w14:paraId="1D7E5EF7" w14:textId="77777777" w:rsidR="00A146B1" w:rsidRDefault="00A146B1" w:rsidP="00673843">
      <w:pPr>
        <w:adjustRightInd w:val="0"/>
        <w:snapToGrid w:val="0"/>
        <w:spacing w:line="360" w:lineRule="auto"/>
        <w:rPr>
          <w:ins w:id="35" w:author="XuHuaXiang" w:date="2019-10-01T20:30:00Z"/>
          <w:rFonts w:ascii="Book Antiqua" w:hAnsi="Book Antiqua" w:cs="Times New Roman" w:hint="eastAsia"/>
          <w:b/>
          <w:color w:val="000000" w:themeColor="text1"/>
          <w:kern w:val="0"/>
          <w:sz w:val="24"/>
          <w:szCs w:val="24"/>
        </w:rPr>
      </w:pPr>
    </w:p>
    <w:p w14:paraId="2CD2C53C" w14:textId="708C461F" w:rsidR="003D1231" w:rsidRPr="003D1231" w:rsidRDefault="003D1231" w:rsidP="003D1231">
      <w:pPr>
        <w:spacing w:line="360" w:lineRule="auto"/>
        <w:rPr>
          <w:ins w:id="36" w:author="XuHuaXiang" w:date="2019-10-01T20:30:00Z"/>
          <w:rFonts w:ascii="Book Antiqua" w:hAnsi="Book Antiqua" w:cs="Times New Roman" w:hint="eastAsia"/>
          <w:color w:val="000000" w:themeColor="text1"/>
          <w:sz w:val="24"/>
          <w:szCs w:val="24"/>
          <w:rPrChange w:id="37" w:author="XuHuaXiang" w:date="2019-10-01T20:30:00Z">
            <w:rPr>
              <w:ins w:id="38" w:author="XuHuaXiang" w:date="2019-10-01T20:30:00Z"/>
              <w:rFonts w:ascii="Book Antiqua" w:hAnsi="Book Antiqua" w:cs="Times New Roman" w:hint="eastAsia"/>
              <w:b/>
              <w:color w:val="000000" w:themeColor="text1"/>
              <w:kern w:val="0"/>
              <w:sz w:val="24"/>
              <w:szCs w:val="24"/>
            </w:rPr>
          </w:rPrChange>
        </w:rPr>
        <w:pPrChange w:id="39" w:author="XuHuaXiang" w:date="2019-10-01T20:30:00Z">
          <w:pPr>
            <w:adjustRightInd w:val="0"/>
            <w:snapToGrid w:val="0"/>
            <w:spacing w:line="360" w:lineRule="auto"/>
          </w:pPr>
        </w:pPrChange>
      </w:pPr>
      <w:bookmarkStart w:id="40" w:name="OLE_LINK617"/>
      <w:bookmarkStart w:id="41" w:name="OLE_LINK273"/>
      <w:ins w:id="42" w:author="XuHuaXiang" w:date="2019-10-01T20:30:00Z">
        <w:r w:rsidRPr="005C7C29">
          <w:rPr>
            <w:rFonts w:ascii="Book Antiqua" w:hAnsi="Book Antiqua" w:cs="Times New Roman"/>
            <w:b/>
            <w:color w:val="000000" w:themeColor="text1"/>
            <w:sz w:val="24"/>
            <w:szCs w:val="24"/>
            <w:highlight w:val="white"/>
          </w:rPr>
          <w:t>Supported by</w:t>
        </w:r>
        <w:bookmarkEnd w:id="40"/>
        <w:bookmarkEnd w:id="41"/>
        <w:r w:rsidRPr="005C7C29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  <w:r w:rsidRPr="005C7C29">
          <w:rPr>
            <w:rFonts w:ascii="Book Antiqua" w:hAnsi="Book Antiqua" w:cs="Times New Roman"/>
            <w:color w:val="000000" w:themeColor="text1"/>
            <w:sz w:val="24"/>
            <w:szCs w:val="24"/>
          </w:rPr>
          <w:t>grants from the National Science Foundation for Distinguished Young Scholars of China, No. 81625016; the National Natural Science Foundation of China, No. 81871941, No. 81872366, No. 81827807, No. 81802675, and No. 81702341; the Outstanding Academic Leader Program of the “Technological Innovation Action Plan” in Shanghai Science and Technology Commission, No. 18XD1401200; and the Young Talented Specialist Training Program of Shanghai.</w:t>
        </w:r>
        <w:bookmarkStart w:id="43" w:name="_GoBack"/>
        <w:bookmarkEnd w:id="43"/>
      </w:ins>
    </w:p>
    <w:p w14:paraId="2CE54E6A" w14:textId="77777777" w:rsidR="003D1231" w:rsidRPr="003D1231" w:rsidRDefault="003D123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40DFCA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nstitutional review board statement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study was reviewed and approved by the Human Research Ethics Committee of Fudan University Shanghai Cancer Center.</w:t>
      </w:r>
    </w:p>
    <w:p w14:paraId="77A3559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018169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nformed consent statement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ritten informed consent has been acquired from each patient.</w:t>
      </w:r>
    </w:p>
    <w:p w14:paraId="47268AD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CAA70D1" w14:textId="4A660903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nflict-of-interest statement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l authors declare no conflicts</w:t>
      </w:r>
      <w:ins w:id="44" w:author="author" w:date="2019-09-26T21:31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</w:t>
        </w:r>
      </w:ins>
      <w:del w:id="45" w:author="author" w:date="2019-09-26T21:31:00Z">
        <w:r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-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</w:t>
      </w:r>
      <w:ins w:id="46" w:author="author" w:date="2019-09-26T21:31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</w:t>
        </w:r>
      </w:ins>
      <w:del w:id="47" w:author="author" w:date="2019-09-26T21:31:00Z">
        <w:r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-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erest related to this article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cr/>
      </w:r>
    </w:p>
    <w:p w14:paraId="21B6D9A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Data sharing statement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o additional data are available.</w:t>
      </w:r>
    </w:p>
    <w:p w14:paraId="7EC9437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A2F38D4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bookmarkStart w:id="48" w:name="OLE_LINK25"/>
      <w:bookmarkStart w:id="49" w:name="OLE_LINK26"/>
      <w:bookmarkStart w:id="50" w:name="OLE_LINK375"/>
      <w:bookmarkStart w:id="51" w:name="OLE_LINK32"/>
      <w:bookmarkStart w:id="52" w:name="OLE_LINK381"/>
      <w:bookmarkStart w:id="53" w:name="OLE_LINK413"/>
      <w:bookmarkStart w:id="54" w:name="OLE_LINK61"/>
      <w:bookmarkStart w:id="55" w:name="OLE_LINK615"/>
      <w:bookmarkStart w:id="56" w:name="OLE_LINK69"/>
      <w:bookmarkStart w:id="57" w:name="OLE_LINK140"/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lastRenderedPageBreak/>
        <w:t xml:space="preserve">Open-Access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This is an 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open-access article that was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selected by an in-house editor and fully peer-reviewed by external reviewers. It is 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distributed in accordance with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="00715889" w:rsidRPr="00447A3A">
        <w:rPr>
          <w:rFonts w:ascii="Book Antiqua" w:hAnsi="Book Antiqua"/>
          <w:color w:val="000000" w:themeColor="text1"/>
          <w:kern w:val="0"/>
          <w:sz w:val="24"/>
          <w:szCs w:val="24"/>
          <w:rPrChange w:id="58" w:author="FP" w:date="2019-09-29T16:49:00Z">
            <w:rPr>
              <w:rFonts w:ascii="Book Antiqua" w:eastAsia="宋体" w:hAnsi="Book Antiqua" w:cs="Times New Roman"/>
              <w:color w:val="000000" w:themeColor="text1"/>
              <w:kern w:val="0"/>
              <w:sz w:val="24"/>
              <w:szCs w:val="24"/>
              <w:u w:val="single"/>
            </w:rPr>
          </w:rPrChange>
        </w:rPr>
        <w:fldChar w:fldCharType="begin"/>
      </w:r>
      <w:r w:rsidR="00715889" w:rsidRPr="00447A3A">
        <w:rPr>
          <w:rFonts w:ascii="Book Antiqua" w:hAnsi="Book Antiqua"/>
          <w:color w:val="000000" w:themeColor="text1"/>
          <w:kern w:val="0"/>
          <w:sz w:val="24"/>
          <w:szCs w:val="24"/>
          <w:rPrChange w:id="59" w:author="FP" w:date="2019-09-29T16:49:00Z">
            <w:rPr>
              <w:color w:val="000000" w:themeColor="text1"/>
              <w:kern w:val="0"/>
              <w:sz w:val="24"/>
              <w:szCs w:val="24"/>
            </w:rPr>
          </w:rPrChange>
        </w:rPr>
        <w:instrText xml:space="preserve"> HYPERLINK "http://creativecommons.org/licenses/by-nc/4.0/" </w:instrText>
      </w:r>
      <w:r w:rsidR="00715889" w:rsidRPr="00447A3A">
        <w:rPr>
          <w:rFonts w:ascii="Book Antiqua" w:hAnsi="Book Antiqua"/>
          <w:color w:val="000000" w:themeColor="text1"/>
          <w:kern w:val="0"/>
          <w:sz w:val="24"/>
          <w:szCs w:val="24"/>
          <w:rPrChange w:id="60" w:author="FP" w:date="2019-09-29T16:49:00Z">
            <w:rPr>
              <w:rFonts w:ascii="Book Antiqua" w:eastAsia="宋体" w:hAnsi="Book Antiqua" w:cs="Times New Roman"/>
              <w:color w:val="000000" w:themeColor="text1"/>
              <w:kern w:val="0"/>
              <w:sz w:val="24"/>
              <w:szCs w:val="24"/>
              <w:u w:val="single"/>
            </w:rPr>
          </w:rPrChange>
        </w:rPr>
        <w:fldChar w:fldCharType="separate"/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  <w:u w:val="single"/>
        </w:rPr>
        <w:t>http://creativecommons.org/licenses/by-nc/4.0/</w:t>
      </w:r>
      <w:r w:rsidR="00715889"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  <w:u w:val="single"/>
          <w:rPrChange w:id="61" w:author="FP" w:date="2019-09-29T16:49:00Z">
            <w:rPr>
              <w:rFonts w:ascii="Book Antiqua" w:eastAsia="宋体" w:hAnsi="Book Antiqua" w:cs="Times New Roman"/>
              <w:color w:val="000000" w:themeColor="text1"/>
              <w:kern w:val="0"/>
              <w:sz w:val="24"/>
              <w:szCs w:val="24"/>
              <w:u w:val="single"/>
            </w:rPr>
          </w:rPrChange>
        </w:rPr>
        <w:fldChar w:fldCharType="end"/>
      </w:r>
    </w:p>
    <w:p w14:paraId="50A3E0D3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</w:p>
    <w:p w14:paraId="39F4E74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</w:pPr>
      <w:bookmarkStart w:id="62" w:name="OLE_LINK11"/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Manuscript source: </w:t>
      </w:r>
      <w:r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Invited manuscript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62"/>
    </w:p>
    <w:p w14:paraId="035871F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3190A43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rresponding author: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ang Liu,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MD, PhD, Professor, Surgeon, Surgical Oncologist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partment of Pancreatic Surgery, Fudan University Shanghai Cancer Center, 270 Dong An Road, Shanghai 200032, China. liuliang@fudanpci.org</w:t>
      </w:r>
    </w:p>
    <w:p w14:paraId="22AB9E02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Telephone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+86-21-64031446</w:t>
      </w:r>
    </w:p>
    <w:p w14:paraId="2CD97B5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Fax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+86-21-64031446</w:t>
      </w:r>
    </w:p>
    <w:p w14:paraId="2E5D461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B56D4DE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bookmarkStart w:id="63" w:name="OLE_LINK51"/>
      <w:bookmarkStart w:id="64" w:name="OLE_LINK27"/>
      <w:bookmarkStart w:id="65" w:name="OLE_LINK382"/>
      <w:bookmarkStart w:id="66" w:name="OLE_LINK30"/>
      <w:bookmarkStart w:id="67" w:name="OLE_LINK376"/>
      <w:bookmarkStart w:id="68" w:name="OLE_LINK35"/>
      <w:bookmarkStart w:id="69" w:name="OLE_LINK64"/>
      <w:bookmarkStart w:id="70" w:name="OLE_LINK616"/>
      <w:bookmarkStart w:id="71" w:name="OLE_LINK141"/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 xml:space="preserve">Received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Ma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22, 2019</w:t>
      </w:r>
    </w:p>
    <w:p w14:paraId="5D3133CB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Peer-review started: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Ma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22, 2019</w:t>
      </w:r>
    </w:p>
    <w:p w14:paraId="439CE935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First decision: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June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16, 2019</w:t>
      </w:r>
    </w:p>
    <w:p w14:paraId="75AB76C2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 xml:space="preserve">Revised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July 8, 2019</w:t>
      </w:r>
    </w:p>
    <w:p w14:paraId="4DF7EEE1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Accepted: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  <w:rPrChange w:id="72" w:author="FP" w:date="2019-09-29T16:49:00Z">
            <w:rPr>
              <w:color w:val="000000" w:themeColor="text1"/>
              <w:kern w:val="0"/>
              <w:sz w:val="24"/>
              <w:szCs w:val="24"/>
            </w:rPr>
          </w:rPrChange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July 19, 2019 </w:t>
      </w:r>
    </w:p>
    <w:p w14:paraId="3B941810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Article in press:</w:t>
      </w:r>
    </w:p>
    <w:p w14:paraId="3B6BEDFD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Published online:</w:t>
      </w:r>
      <w:bookmarkEnd w:id="63"/>
      <w:bookmarkEnd w:id="64"/>
      <w:bookmarkEnd w:id="65"/>
    </w:p>
    <w:bookmarkEnd w:id="66"/>
    <w:bookmarkEnd w:id="67"/>
    <w:bookmarkEnd w:id="68"/>
    <w:bookmarkEnd w:id="69"/>
    <w:bookmarkEnd w:id="70"/>
    <w:bookmarkEnd w:id="71"/>
    <w:p w14:paraId="42BD2FBB" w14:textId="21F41FB5" w:rsidR="00F201CF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2462FC36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 xml:space="preserve">Abstract </w:t>
      </w:r>
    </w:p>
    <w:p w14:paraId="04726FD3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BACKGROUND</w:t>
      </w:r>
    </w:p>
    <w:p w14:paraId="35389AB7" w14:textId="4F0AE5E1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s </w:t>
      </w:r>
      <w:del w:id="73" w:author="author" w:date="2019-09-26T21:33:00Z">
        <w:r w:rsidR="008E69C9"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reported</w:delText>
        </w:r>
        <w:r w:rsidR="00092042"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ly</w:delText>
        </w:r>
        <w:r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 participate</w:delText>
        </w:r>
      </w:del>
      <w:ins w:id="74" w:author="author" w:date="2019-09-26T21:33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have been reported to participate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umor cell growth, extravasation, epithelial–mesenchymal transition, metastasis, and drug resistance. However, the importance of platelets in pancreatic neuroendocrine </w:t>
      </w:r>
      <w:r w:rsidR="00816F7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or (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lacks adequate literature support. The predictive value </w:t>
      </w:r>
      <w:bookmarkStart w:id="75" w:name="OLE_LINK9"/>
      <w:bookmarkStart w:id="76" w:name="OLE_LINK10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tumor-infiltrating platelets (TIPs) in </w:t>
      </w:r>
      <w:bookmarkStart w:id="77" w:name="OLE_LINK17"/>
      <w:bookmarkStart w:id="78" w:name="OLE_LINK18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bookmarkEnd w:id="75"/>
      <w:bookmarkEnd w:id="76"/>
      <w:bookmarkEnd w:id="77"/>
      <w:bookmarkEnd w:id="78"/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mains unclear. </w:t>
      </w:r>
    </w:p>
    <w:p w14:paraId="579426A3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99B11FB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AIM</w:t>
      </w:r>
    </w:p>
    <w:p w14:paraId="7D0DB10F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investigate the relationship between TIPs and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rognosis</w:t>
      </w:r>
      <w:r w:rsidR="008E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E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s 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ing radical resec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14E755A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9F8BC90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METHODS</w:t>
      </w:r>
    </w:p>
    <w:p w14:paraId="2666A300" w14:textId="7021D502" w:rsidR="00F201CF" w:rsidRPr="00447A3A" w:rsidRDefault="008A3319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13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o had undergon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adical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rgical resection </w:t>
      </w:r>
      <w:del w:id="79" w:author="author" w:date="2019-09-26T21:33:00Z">
        <w:r w:rsidR="00657062"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and </w:delText>
        </w:r>
      </w:del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hologic diagnos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T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enrolled in this study. Immunohistochemical analysis of 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uster 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iation 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2b (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D42b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ression in the tumor specime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erformed to determine the presence of TIPs. Univariate and multivariat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alyses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 used to analyze the prognostic value of TIPs.</w:t>
      </w:r>
    </w:p>
    <w:p w14:paraId="4A8803CD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F06B047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RESULTS</w:t>
      </w:r>
    </w:p>
    <w:p w14:paraId="1EA587B6" w14:textId="5CF5999F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IPs were observed in intratumoral areas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54 patients.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ither basic characteristics nor preoperative </w:t>
      </w:r>
      <w:r w:rsidR="00513BB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-associated indicators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a significant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ionship with the presence of TIPs (all </w:t>
      </w:r>
      <w:r w:rsidR="00351D3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5).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s with positive intratumoral CD42b expression had worse overall survival (</w:t>
      </w:r>
      <w:r w:rsidR="00D04AF5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05) and recurrence-free survival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D04AF5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01)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n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ose with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ratumoral CD42b expression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ultivariate analysis demonstrated that TIPs were independent prog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stic facto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verall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49) and recurrence-free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3). </w:t>
      </w:r>
      <w:r w:rsidR="0040365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vertheless,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 count, mean platelet volume</w:t>
      </w:r>
      <w:ins w:id="80" w:author="author" w:date="2019-09-26T21:34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latelet-to-lymphocyte ratio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 no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socia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postoperative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).</w:t>
      </w:r>
    </w:p>
    <w:p w14:paraId="4F540484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</w:p>
    <w:p w14:paraId="653E2D05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CONCLUSION</w:t>
      </w:r>
      <w:r w:rsidR="00F201CF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</w:p>
    <w:p w14:paraId="1D51F654" w14:textId="18F640ED" w:rsidR="00F201CF" w:rsidRPr="00447A3A" w:rsidRDefault="008E1E5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TIP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useful prognostic biomarker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 patients with resectable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i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ctio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r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sents a promising tool for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 strategy decisions.</w:t>
      </w:r>
    </w:p>
    <w:p w14:paraId="6C63C25D" w14:textId="77777777" w:rsidR="00F75C68" w:rsidRPr="00447A3A" w:rsidRDefault="00F75C6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A245F6C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Key words</w:t>
      </w:r>
      <w:r w:rsidR="00726B12" w:rsidRPr="00447A3A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or-infiltrating platelets;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tic neuroendo</w:t>
      </w:r>
      <w:r w:rsidR="0043048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rine </w:t>
      </w:r>
      <w:r w:rsidR="00602B8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</w:t>
      </w:r>
      <w:r w:rsidR="0043048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Survival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R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currence;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 count; Mean platelet volume;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-to-lymphocyte ratio</w:t>
      </w:r>
    </w:p>
    <w:p w14:paraId="706D92F7" w14:textId="25A54BA9" w:rsidR="00F201CF" w:rsidRPr="00447A3A" w:rsidDel="00673843" w:rsidRDefault="00F201CF">
      <w:pPr>
        <w:snapToGrid w:val="0"/>
        <w:spacing w:line="360" w:lineRule="auto"/>
        <w:rPr>
          <w:del w:id="81" w:author="FP" w:date="2019-09-29T16:35:00Z"/>
          <w:rFonts w:ascii="Book Antiqua" w:hAnsi="Book Antiqua" w:cs="Times New Roman"/>
          <w:color w:val="000000" w:themeColor="text1"/>
          <w:kern w:val="0"/>
          <w:sz w:val="24"/>
          <w:szCs w:val="24"/>
        </w:rPr>
        <w:pPrChange w:id="82" w:author="FP" w:date="2019-09-29T16:36:00Z">
          <w:pPr>
            <w:spacing w:line="360" w:lineRule="auto"/>
          </w:pPr>
        </w:pPrChange>
      </w:pPr>
    </w:p>
    <w:p w14:paraId="5154577A" w14:textId="77777777" w:rsidR="00673843" w:rsidRPr="00447A3A" w:rsidRDefault="00673843">
      <w:pPr>
        <w:autoSpaceDE w:val="0"/>
        <w:autoSpaceDN w:val="0"/>
        <w:adjustRightInd w:val="0"/>
        <w:snapToGrid w:val="0"/>
        <w:spacing w:line="360" w:lineRule="auto"/>
        <w:rPr>
          <w:ins w:id="83" w:author="FP" w:date="2019-09-29T16:36:00Z"/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DA79B2E" w14:textId="4A331B26" w:rsidR="00673843" w:rsidRPr="00447A3A" w:rsidRDefault="00673843">
      <w:pPr>
        <w:snapToGrid w:val="0"/>
        <w:spacing w:line="360" w:lineRule="auto"/>
        <w:rPr>
          <w:ins w:id="84" w:author="FP" w:date="2019-09-29T16:36:00Z"/>
          <w:rFonts w:ascii="Book Antiqua" w:hAnsi="Book Antiqua" w:cs="Times New Roman"/>
          <w:color w:val="000000" w:themeColor="text1"/>
          <w:sz w:val="24"/>
          <w:szCs w:val="24"/>
          <w:rPrChange w:id="85" w:author="FP" w:date="2019-09-29T16:49:00Z">
            <w:rPr>
              <w:ins w:id="86" w:author="FP" w:date="2019-09-29T16:36:00Z"/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pPrChange w:id="87" w:author="FP" w:date="2019-09-29T16:36:00Z">
          <w:pPr>
            <w:autoSpaceDE w:val="0"/>
            <w:autoSpaceDN w:val="0"/>
            <w:adjustRightInd w:val="0"/>
            <w:snapToGrid w:val="0"/>
            <w:spacing w:line="360" w:lineRule="auto"/>
          </w:pPr>
        </w:pPrChange>
      </w:pPr>
      <w:bookmarkStart w:id="88" w:name="OLE_LINK98"/>
      <w:bookmarkStart w:id="89" w:name="OLE_LINK156"/>
      <w:bookmarkStart w:id="90" w:name="OLE_LINK196"/>
      <w:bookmarkStart w:id="91" w:name="OLE_LINK242"/>
      <w:bookmarkStart w:id="92" w:name="OLE_LINK247"/>
      <w:bookmarkStart w:id="93" w:name="OLE_LINK311"/>
      <w:bookmarkStart w:id="94" w:name="OLE_LINK312"/>
      <w:bookmarkStart w:id="95" w:name="OLE_LINK325"/>
      <w:bookmarkStart w:id="96" w:name="OLE_LINK330"/>
      <w:bookmarkStart w:id="97" w:name="OLE_LINK513"/>
      <w:bookmarkStart w:id="98" w:name="OLE_LINK464"/>
      <w:bookmarkStart w:id="99" w:name="OLE_LINK465"/>
      <w:bookmarkStart w:id="100" w:name="OLE_LINK466"/>
      <w:bookmarkStart w:id="101" w:name="OLE_LINK472"/>
      <w:bookmarkStart w:id="102" w:name="OLE_LINK474"/>
      <w:bookmarkStart w:id="103" w:name="OLE_LINK800"/>
      <w:bookmarkStart w:id="104" w:name="OLE_LINK982"/>
      <w:bookmarkStart w:id="105" w:name="OLE_LINK504"/>
      <w:bookmarkStart w:id="106" w:name="OLE_LINK546"/>
      <w:bookmarkStart w:id="107" w:name="OLE_LINK672"/>
      <w:bookmarkStart w:id="108" w:name="OLE_LINK651"/>
      <w:bookmarkStart w:id="109" w:name="OLE_LINK652"/>
      <w:bookmarkStart w:id="110" w:name="OLE_LINK744"/>
      <w:bookmarkStart w:id="111" w:name="OLE_LINK758"/>
      <w:bookmarkStart w:id="112" w:name="OLE_LINK787"/>
      <w:bookmarkStart w:id="113" w:name="OLE_LINK862"/>
      <w:bookmarkStart w:id="114" w:name="OLE_LINK879"/>
      <w:bookmarkStart w:id="115" w:name="OLE_LINK928"/>
      <w:bookmarkStart w:id="116" w:name="OLE_LINK960"/>
      <w:bookmarkStart w:id="117" w:name="OLE_LINK861"/>
      <w:bookmarkStart w:id="118" w:name="OLE_LINK983"/>
      <w:bookmarkStart w:id="119" w:name="OLE_LINK1334"/>
      <w:bookmarkStart w:id="120" w:name="OLE_LINK1029"/>
      <w:bookmarkStart w:id="121" w:name="OLE_LINK1060"/>
      <w:bookmarkStart w:id="122" w:name="OLE_LINK1061"/>
      <w:bookmarkStart w:id="123" w:name="OLE_LINK1348"/>
      <w:bookmarkStart w:id="124" w:name="OLE_LINK1086"/>
      <w:bookmarkStart w:id="125" w:name="OLE_LINK1100"/>
      <w:bookmarkStart w:id="126" w:name="OLE_LINK1125"/>
      <w:bookmarkStart w:id="127" w:name="OLE_LINK1163"/>
      <w:bookmarkStart w:id="128" w:name="OLE_LINK1193"/>
      <w:bookmarkStart w:id="129" w:name="OLE_LINK1219"/>
      <w:bookmarkStart w:id="130" w:name="OLE_LINK1247"/>
      <w:bookmarkStart w:id="131" w:name="OLE_LINK1284"/>
      <w:bookmarkStart w:id="132" w:name="OLE_LINK1313"/>
      <w:bookmarkStart w:id="133" w:name="OLE_LINK1361"/>
      <w:bookmarkStart w:id="134" w:name="OLE_LINK1384"/>
      <w:bookmarkStart w:id="135" w:name="OLE_LINK1403"/>
      <w:bookmarkStart w:id="136" w:name="OLE_LINK1437"/>
      <w:bookmarkStart w:id="137" w:name="OLE_LINK1454"/>
      <w:bookmarkStart w:id="138" w:name="OLE_LINK1480"/>
      <w:bookmarkStart w:id="139" w:name="OLE_LINK1504"/>
      <w:bookmarkStart w:id="140" w:name="OLE_LINK1516"/>
      <w:bookmarkStart w:id="141" w:name="OLE_LINK135"/>
      <w:bookmarkStart w:id="142" w:name="OLE_LINK216"/>
      <w:bookmarkStart w:id="143" w:name="OLE_LINK259"/>
      <w:bookmarkStart w:id="144" w:name="OLE_LINK1186"/>
      <w:bookmarkStart w:id="145" w:name="OLE_LINK1265"/>
      <w:bookmarkStart w:id="146" w:name="OLE_LINK1373"/>
      <w:bookmarkStart w:id="147" w:name="OLE_LINK1478"/>
      <w:bookmarkStart w:id="148" w:name="OLE_LINK1644"/>
      <w:bookmarkStart w:id="149" w:name="OLE_LINK1884"/>
      <w:bookmarkStart w:id="150" w:name="OLE_LINK1885"/>
      <w:bookmarkStart w:id="151" w:name="OLE_LINK1538"/>
      <w:bookmarkStart w:id="152" w:name="OLE_LINK1539"/>
      <w:bookmarkStart w:id="153" w:name="OLE_LINK1543"/>
      <w:bookmarkStart w:id="154" w:name="OLE_LINK1549"/>
      <w:bookmarkStart w:id="155" w:name="OLE_LINK1778"/>
      <w:bookmarkStart w:id="156" w:name="OLE_LINK1756"/>
      <w:bookmarkStart w:id="157" w:name="OLE_LINK1776"/>
      <w:bookmarkStart w:id="158" w:name="OLE_LINK1777"/>
      <w:bookmarkStart w:id="159" w:name="OLE_LINK1868"/>
      <w:bookmarkStart w:id="160" w:name="OLE_LINK1744"/>
      <w:bookmarkStart w:id="161" w:name="OLE_LINK1817"/>
      <w:bookmarkStart w:id="162" w:name="OLE_LINK1835"/>
      <w:bookmarkStart w:id="163" w:name="OLE_LINK1866"/>
      <w:bookmarkStart w:id="164" w:name="OLE_LINK1882"/>
      <w:bookmarkStart w:id="165" w:name="OLE_LINK1901"/>
      <w:bookmarkStart w:id="166" w:name="OLE_LINK1902"/>
      <w:bookmarkStart w:id="167" w:name="OLE_LINK2013"/>
      <w:bookmarkStart w:id="168" w:name="OLE_LINK1894"/>
      <w:bookmarkStart w:id="169" w:name="OLE_LINK1929"/>
      <w:bookmarkStart w:id="170" w:name="OLE_LINK1941"/>
      <w:bookmarkStart w:id="171" w:name="OLE_LINK1995"/>
      <w:bookmarkStart w:id="172" w:name="OLE_LINK1938"/>
      <w:bookmarkStart w:id="173" w:name="OLE_LINK2081"/>
      <w:bookmarkStart w:id="174" w:name="OLE_LINK2082"/>
      <w:bookmarkStart w:id="175" w:name="OLE_LINK2292"/>
      <w:bookmarkStart w:id="176" w:name="OLE_LINK1931"/>
      <w:bookmarkStart w:id="177" w:name="OLE_LINK1964"/>
      <w:bookmarkStart w:id="178" w:name="OLE_LINK2020"/>
      <w:bookmarkStart w:id="179" w:name="OLE_LINK2071"/>
      <w:bookmarkStart w:id="180" w:name="OLE_LINK2134"/>
      <w:bookmarkStart w:id="181" w:name="OLE_LINK2265"/>
      <w:bookmarkStart w:id="182" w:name="OLE_LINK2562"/>
      <w:bookmarkStart w:id="183" w:name="OLE_LINK1923"/>
      <w:bookmarkStart w:id="184" w:name="OLE_LINK2192"/>
      <w:bookmarkStart w:id="185" w:name="OLE_LINK2110"/>
      <w:bookmarkStart w:id="186" w:name="OLE_LINK2445"/>
      <w:bookmarkStart w:id="187" w:name="OLE_LINK2446"/>
      <w:bookmarkStart w:id="188" w:name="OLE_LINK2169"/>
      <w:bookmarkStart w:id="189" w:name="OLE_LINK2190"/>
      <w:bookmarkStart w:id="190" w:name="OLE_LINK2331"/>
      <w:bookmarkStart w:id="191" w:name="OLE_LINK2345"/>
      <w:bookmarkStart w:id="192" w:name="OLE_LINK2467"/>
      <w:bookmarkStart w:id="193" w:name="OLE_LINK2484"/>
      <w:bookmarkStart w:id="194" w:name="OLE_LINK2157"/>
      <w:bookmarkStart w:id="195" w:name="OLE_LINK2221"/>
      <w:bookmarkStart w:id="196" w:name="OLE_LINK2252"/>
      <w:bookmarkStart w:id="197" w:name="OLE_LINK2348"/>
      <w:bookmarkStart w:id="198" w:name="OLE_LINK2451"/>
      <w:bookmarkStart w:id="199" w:name="OLE_LINK2627"/>
      <w:bookmarkStart w:id="200" w:name="OLE_LINK2482"/>
      <w:bookmarkStart w:id="201" w:name="OLE_LINK2663"/>
      <w:bookmarkStart w:id="202" w:name="OLE_LINK2761"/>
      <w:bookmarkStart w:id="203" w:name="OLE_LINK2856"/>
      <w:bookmarkStart w:id="204" w:name="OLE_LINK2993"/>
      <w:bookmarkStart w:id="205" w:name="OLE_LINK2643"/>
      <w:bookmarkStart w:id="206" w:name="OLE_LINK2583"/>
      <w:bookmarkStart w:id="207" w:name="OLE_LINK2762"/>
      <w:bookmarkStart w:id="208" w:name="OLE_LINK2962"/>
      <w:bookmarkStart w:id="209" w:name="OLE_LINK2582"/>
      <w:ins w:id="210" w:author="FP" w:date="2019-09-29T16:36:00Z">
        <w:r w:rsidRPr="00447A3A">
          <w:rPr>
            <w:rFonts w:ascii="Book Antiqua" w:hAnsi="Book Antiqua"/>
            <w:b/>
            <w:color w:val="000000" w:themeColor="text1"/>
            <w:sz w:val="24"/>
            <w:szCs w:val="24"/>
            <w:rPrChange w:id="211" w:author="FP" w:date="2019-09-29T16:49:00Z">
              <w:rPr>
                <w:rFonts w:ascii="Book Antiqua" w:hAnsi="Book Antiqua"/>
                <w:b/>
                <w:color w:val="000000"/>
              </w:rPr>
            </w:rPrChange>
          </w:rPr>
          <w:t xml:space="preserve">© </w:t>
        </w:r>
        <w:r w:rsidRPr="00447A3A">
          <w:rPr>
            <w:rFonts w:ascii="Book Antiqua" w:eastAsia="AdvTimes" w:hAnsi="Book Antiqua" w:cs="AdvTimes"/>
            <w:b/>
            <w:color w:val="000000" w:themeColor="text1"/>
            <w:sz w:val="24"/>
            <w:szCs w:val="24"/>
            <w:rPrChange w:id="212" w:author="FP" w:date="2019-09-29T16:49:00Z">
              <w:rPr>
                <w:rFonts w:ascii="Book Antiqua" w:eastAsia="AdvTimes" w:hAnsi="Book Antiqua" w:cs="AdvTimes"/>
                <w:b/>
                <w:color w:val="000000"/>
              </w:rPr>
            </w:rPrChange>
          </w:rPr>
          <w:t>The Author(s) 201</w:t>
        </w:r>
        <w:r w:rsidRPr="00447A3A">
          <w:rPr>
            <w:rFonts w:ascii="Book Antiqua" w:hAnsi="Book Antiqua" w:cs="AdvTimes"/>
            <w:b/>
            <w:color w:val="000000" w:themeColor="text1"/>
            <w:sz w:val="24"/>
            <w:szCs w:val="24"/>
            <w:rPrChange w:id="213" w:author="FP" w:date="2019-09-29T16:49:00Z">
              <w:rPr>
                <w:rFonts w:ascii="Book Antiqua" w:hAnsi="Book Antiqua" w:cs="AdvTimes"/>
                <w:b/>
                <w:color w:val="000000"/>
              </w:rPr>
            </w:rPrChange>
          </w:rPr>
          <w:t>9</w:t>
        </w:r>
        <w:r w:rsidRPr="00447A3A">
          <w:rPr>
            <w:rFonts w:ascii="Book Antiqua" w:eastAsia="AdvTimes" w:hAnsi="Book Antiqua" w:cs="AdvTimes"/>
            <w:b/>
            <w:color w:val="000000" w:themeColor="text1"/>
            <w:sz w:val="24"/>
            <w:szCs w:val="24"/>
            <w:rPrChange w:id="214" w:author="FP" w:date="2019-09-29T16:49:00Z">
              <w:rPr>
                <w:rFonts w:ascii="Book Antiqua" w:eastAsia="AdvTimes" w:hAnsi="Book Antiqua" w:cs="AdvTimes"/>
                <w:b/>
                <w:color w:val="000000"/>
              </w:rPr>
            </w:rPrChange>
          </w:rPr>
          <w:t>.</w:t>
        </w:r>
        <w:r w:rsidRPr="00447A3A">
          <w:rPr>
            <w:rFonts w:ascii="Book Antiqua" w:eastAsia="AdvTimes" w:hAnsi="Book Antiqua" w:cs="AdvTimes"/>
            <w:color w:val="000000" w:themeColor="text1"/>
            <w:sz w:val="24"/>
            <w:szCs w:val="24"/>
            <w:rPrChange w:id="215" w:author="FP" w:date="2019-09-29T16:49:00Z">
              <w:rPr>
                <w:rFonts w:ascii="Book Antiqua" w:eastAsia="AdvTimes" w:hAnsi="Book Antiqua" w:cs="AdvTimes"/>
                <w:color w:val="000000"/>
              </w:rPr>
            </w:rPrChange>
          </w:rPr>
          <w:t xml:space="preserve"> Published by </w:t>
        </w:r>
        <w:r w:rsidRPr="00447A3A">
          <w:rPr>
            <w:rFonts w:ascii="Book Antiqua" w:hAnsi="Book Antiqua" w:cs="Arial Unicode MS"/>
            <w:color w:val="000000" w:themeColor="text1"/>
            <w:sz w:val="24"/>
            <w:szCs w:val="24"/>
            <w:rPrChange w:id="216" w:author="FP" w:date="2019-09-29T16:49:00Z">
              <w:rPr>
                <w:rFonts w:ascii="Book Antiqua" w:hAnsi="Book Antiqua" w:cs="Arial Unicode MS"/>
                <w:color w:val="000000"/>
              </w:rPr>
            </w:rPrChange>
          </w:rPr>
          <w:t>Baishideng Publishing Group Inc. All rights reserved.</w:t>
        </w:r>
        <w:bookmarkEnd w:id="88"/>
        <w:bookmarkEnd w:id="89"/>
        <w:bookmarkEnd w:id="90"/>
        <w:bookmarkEnd w:id="91"/>
        <w:bookmarkEnd w:id="92"/>
        <w:bookmarkEnd w:id="93"/>
        <w:bookmarkEnd w:id="94"/>
        <w:bookmarkEnd w:id="95"/>
        <w:bookmarkEnd w:id="96"/>
        <w:bookmarkEnd w:id="97"/>
        <w:bookmarkEnd w:id="98"/>
        <w:bookmarkEnd w:id="99"/>
        <w:bookmarkEnd w:id="100"/>
        <w:bookmarkEnd w:id="101"/>
        <w:bookmarkEnd w:id="102"/>
        <w:bookmarkEnd w:id="103"/>
        <w:bookmarkEnd w:id="104"/>
        <w:bookmarkEnd w:id="105"/>
        <w:bookmarkEnd w:id="106"/>
        <w:bookmarkEnd w:id="107"/>
        <w:bookmarkEnd w:id="108"/>
        <w:bookmarkEnd w:id="109"/>
        <w:bookmarkEnd w:id="110"/>
        <w:bookmarkEnd w:id="111"/>
        <w:bookmarkEnd w:id="112"/>
        <w:bookmarkEnd w:id="113"/>
        <w:bookmarkEnd w:id="114"/>
        <w:bookmarkEnd w:id="115"/>
        <w:bookmarkEnd w:id="116"/>
        <w:bookmarkEnd w:id="117"/>
        <w:bookmarkEnd w:id="118"/>
        <w:bookmarkEnd w:id="119"/>
        <w:bookmarkEnd w:id="120"/>
        <w:bookmarkEnd w:id="121"/>
        <w:bookmarkEnd w:id="122"/>
        <w:bookmarkEnd w:id="123"/>
        <w:bookmarkEnd w:id="124"/>
        <w:bookmarkEnd w:id="125"/>
        <w:bookmarkEnd w:id="126"/>
        <w:bookmarkEnd w:id="127"/>
        <w:bookmarkEnd w:id="128"/>
        <w:bookmarkEnd w:id="129"/>
        <w:bookmarkEnd w:id="130"/>
        <w:bookmarkEnd w:id="131"/>
        <w:bookmarkEnd w:id="132"/>
        <w:bookmarkEnd w:id="133"/>
        <w:bookmarkEnd w:id="134"/>
        <w:bookmarkEnd w:id="135"/>
        <w:bookmarkEnd w:id="136"/>
        <w:bookmarkEnd w:id="137"/>
        <w:bookmarkEnd w:id="138"/>
        <w:bookmarkEnd w:id="139"/>
        <w:bookmarkEnd w:id="140"/>
        <w:bookmarkEnd w:id="141"/>
        <w:bookmarkEnd w:id="142"/>
        <w:bookmarkEnd w:id="143"/>
        <w:bookmarkEnd w:id="144"/>
        <w:bookmarkEnd w:id="145"/>
        <w:bookmarkEnd w:id="146"/>
        <w:bookmarkEnd w:id="147"/>
        <w:bookmarkEnd w:id="148"/>
        <w:bookmarkEnd w:id="149"/>
        <w:bookmarkEnd w:id="150"/>
        <w:bookmarkEnd w:id="151"/>
        <w:bookmarkEnd w:id="152"/>
        <w:bookmarkEnd w:id="153"/>
        <w:bookmarkEnd w:id="154"/>
        <w:bookmarkEnd w:id="155"/>
        <w:bookmarkEnd w:id="156"/>
        <w:bookmarkEnd w:id="157"/>
        <w:bookmarkEnd w:id="158"/>
        <w:bookmarkEnd w:id="159"/>
        <w:bookmarkEnd w:id="160"/>
        <w:bookmarkEnd w:id="161"/>
        <w:bookmarkEnd w:id="162"/>
        <w:bookmarkEnd w:id="163"/>
        <w:bookmarkEnd w:id="164"/>
        <w:bookmarkEnd w:id="165"/>
        <w:bookmarkEnd w:id="166"/>
        <w:bookmarkEnd w:id="167"/>
        <w:bookmarkEnd w:id="168"/>
        <w:bookmarkEnd w:id="169"/>
        <w:bookmarkEnd w:id="170"/>
        <w:bookmarkEnd w:id="171"/>
        <w:bookmarkEnd w:id="172"/>
        <w:bookmarkEnd w:id="173"/>
        <w:bookmarkEnd w:id="174"/>
        <w:bookmarkEnd w:id="175"/>
        <w:bookmarkEnd w:id="176"/>
        <w:bookmarkEnd w:id="177"/>
        <w:bookmarkEnd w:id="178"/>
        <w:bookmarkEnd w:id="179"/>
        <w:bookmarkEnd w:id="180"/>
        <w:bookmarkEnd w:id="181"/>
        <w:bookmarkEnd w:id="182"/>
        <w:bookmarkEnd w:id="183"/>
        <w:bookmarkEnd w:id="184"/>
        <w:bookmarkEnd w:id="185"/>
        <w:bookmarkEnd w:id="186"/>
        <w:bookmarkEnd w:id="187"/>
        <w:bookmarkEnd w:id="188"/>
        <w:bookmarkEnd w:id="189"/>
        <w:bookmarkEnd w:id="190"/>
        <w:bookmarkEnd w:id="191"/>
        <w:bookmarkEnd w:id="192"/>
        <w:bookmarkEnd w:id="193"/>
        <w:bookmarkEnd w:id="194"/>
        <w:bookmarkEnd w:id="195"/>
        <w:bookmarkEnd w:id="196"/>
        <w:bookmarkEnd w:id="197"/>
        <w:bookmarkEnd w:id="198"/>
        <w:bookmarkEnd w:id="199"/>
        <w:bookmarkEnd w:id="200"/>
        <w:bookmarkEnd w:id="201"/>
        <w:bookmarkEnd w:id="202"/>
        <w:bookmarkEnd w:id="203"/>
        <w:bookmarkEnd w:id="204"/>
        <w:bookmarkEnd w:id="205"/>
        <w:bookmarkEnd w:id="206"/>
        <w:bookmarkEnd w:id="207"/>
        <w:bookmarkEnd w:id="208"/>
        <w:bookmarkEnd w:id="209"/>
      </w:ins>
    </w:p>
    <w:p w14:paraId="7EBC9CE1" w14:textId="77777777" w:rsidR="006D2DE3" w:rsidRPr="00447A3A" w:rsidRDefault="006D2DE3" w:rsidP="0067384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4DB625E" w14:textId="24B3A411" w:rsidR="00F201CF" w:rsidRPr="00447A3A" w:rsidRDefault="00F201CF" w:rsidP="003D69D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re tip</w:t>
      </w:r>
      <w:r w:rsidRPr="00447A3A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 uncove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mportance of platelet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ancreatic neuroendocrine 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investigate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association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twe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inical outcome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eoperative platelet-associated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 and tumor-infiltrating platelets </w:t>
      </w:r>
      <w:del w:id="217" w:author="author" w:date="2019-09-26T21:35:00Z">
        <w:r w:rsidR="006D6512"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(TIPs) 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pa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creatic neuroendocrine 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Platelet count, mean platelet volume, and platelet-to-lymphocyte ratio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 preoperative blood tests wer</w:t>
      </w:r>
      <w:r w:rsidR="00616F3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 not related to overall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-free survival.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us, </w:t>
      </w:r>
      <w:ins w:id="218" w:author="author" w:date="2019-09-26T21:35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tumor-infiltrating platelets</w:t>
        </w:r>
      </w:ins>
      <w:del w:id="219" w:author="author" w:date="2019-09-26T21:35:00Z">
        <w:r w:rsidR="006D6512"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TIPs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 of survival and recurrence </w:t>
      </w:r>
      <w:del w:id="220" w:author="author" w:date="2019-09-26T21:35:00Z">
        <w:r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outcome </w:delText>
        </w:r>
      </w:del>
      <w:ins w:id="221" w:author="author" w:date="2019-09-26T21:36:00Z">
        <w:r w:rsidR="00A11461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in</w:t>
        </w:r>
      </w:ins>
      <w:del w:id="222" w:author="author" w:date="2019-09-26T21:36:00Z">
        <w:r w:rsidRPr="00447A3A" w:rsidDel="00A11461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for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with resectable pa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creatic neuroendocrine 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B8F3FC3" w14:textId="77777777" w:rsidR="00A146B1" w:rsidRPr="00447A3A" w:rsidRDefault="00A146B1" w:rsidP="0067384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AE413A0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bookmarkStart w:id="223" w:name="OLE_LINK95"/>
      <w:bookmarkStart w:id="224" w:name="OLE_LINK53"/>
      <w:bookmarkStart w:id="225" w:name="OLE_LINK428"/>
      <w:bookmarkStart w:id="226" w:name="OLE_LINK494"/>
      <w:bookmarkStart w:id="227" w:name="OLE_LINK289"/>
      <w:bookmarkStart w:id="228" w:name="OLE_LINK48"/>
      <w:bookmarkStart w:id="229" w:name="OLE_LINK47"/>
      <w:bookmarkStart w:id="230" w:name="OLE_LINK85"/>
      <w:bookmarkStart w:id="231" w:name="OLE_LINK256"/>
      <w:bookmarkStart w:id="232" w:name="OLE_LINK249"/>
      <w:bookmarkStart w:id="233" w:name="OLE_LINK143"/>
      <w:bookmarkStart w:id="234" w:name="OLE_LINK142"/>
      <w:bookmarkStart w:id="235" w:name="OLE_LINK108"/>
      <w:bookmarkStart w:id="236" w:name="OLE_LINK109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 SS, Xu HX, Wang WQ, Li S, Li H, Li TJ, Zhang WH, Liu L, Yu XJ. Tumor-infiltrating platelets predict postoperative recurrence and survival in resectable pancreatic neuroendocrine tumor.</w:t>
      </w:r>
      <w:bookmarkEnd w:id="223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bookmarkStart w:id="237" w:name="OLE_LINK618"/>
      <w:bookmarkStart w:id="238" w:name="OLE_LINK1107"/>
      <w:bookmarkStart w:id="239" w:name="OLE_LINK1105"/>
      <w:bookmarkEnd w:id="224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 xml:space="preserve">World J Gastroenterol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019; In press</w:t>
      </w:r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</w:p>
    <w:p w14:paraId="4AD1E406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14:paraId="0F598917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14:paraId="06ADD330" w14:textId="77777777" w:rsidR="00A90F27" w:rsidRPr="00447A3A" w:rsidRDefault="0015057A" w:rsidP="00673843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br w:type="page"/>
      </w:r>
    </w:p>
    <w:p w14:paraId="558B88B1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INTRODUCTION</w:t>
      </w:r>
    </w:p>
    <w:p w14:paraId="6507C73D" w14:textId="7527F4FF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 neuroendocrine tumor (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secon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s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malignancy among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ncreatic tumors</w:t>
      </w:r>
      <w:ins w:id="240" w:author="author" w:date="2019-09-26T21:40:00Z">
        <w:r w:rsidR="002277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ins w:id="241" w:author="author" w:date="2019-09-26T21:40:00Z">
        <w:r w:rsidR="002277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its incidence</w:t>
        </w:r>
      </w:ins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s </w:t>
      </w:r>
      <w:ins w:id="242" w:author="author" w:date="2019-09-26T21:40:00Z">
        <w:r w:rsidR="00227743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been</w:t>
        </w:r>
      </w:ins>
      <w:del w:id="243" w:author="author" w:date="2019-09-26T21:40:00Z">
        <w:r w:rsidR="006D6512" w:rsidRPr="00447A3A" w:rsidDel="002277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exhibited</w:delText>
        </w:r>
        <w:r w:rsidRPr="00447A3A" w:rsidDel="002277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 an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creasing </w:t>
      </w:r>
      <w:del w:id="244" w:author="author" w:date="2019-09-26T21:40:00Z">
        <w:r w:rsidRPr="00447A3A" w:rsidDel="00227743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incidence </w:delText>
        </w:r>
      </w:del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v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yea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Lee&lt;/Author&gt;&lt;Year&gt;2018&lt;/Year&gt;&lt;RecNum&gt;315&lt;/RecNum&gt;&lt;DisplayText&gt;&lt;style face="superscript"&gt;[1]&lt;/style&gt;&lt;/DisplayText&gt;&lt;record&gt;&lt;rec-number&gt;315&lt;/rec-number&gt;&lt;foreign-keys&gt;&lt;key app="EN" db-id="ssxzrwzzmpd0raezxaoxfse4rd00pwxsrrr5" timestamp="1555337287"&gt;315&lt;/key&gt;&lt;/foreign-keys&gt;&lt;ref-type name="Journal Article"&gt;17&lt;/ref-type&gt;&lt;contributors&gt;&lt;authors&gt;&lt;author&gt;Lee, M. R.&lt;/author&gt;&lt;author&gt;Harris, C.&lt;/author&gt;&lt;author&gt;Baeg, K. J.&lt;/author&gt;&lt;author&gt;Aronson, A.&lt;/author&gt;&lt;author&gt;Wisnivesky, J. P.&lt;/author&gt;&lt;author&gt;Kim, M. K.&lt;/author&gt;&lt;/authors&gt;&lt;/contributors&gt;&lt;auth-address&gt;Department of Gastroenterology, Icahn School of Medicine at Mount Sinai, New York, New York.&amp;#xD;Department of Pathology, Massachusetts General Hospital, Boston, Massachusetts.&amp;#xD;Department of Internal Medicine, Icahn School of Medicine at Mount Sinai, New York, New York.&amp;#xD;Department of Gastroenterology, Icahn School of Medicine at Mount Sinai, New York, New York. Electronic address: michelle.kim@mssm.edu.&lt;/auth-address&gt;&lt;titles&gt;&lt;title&gt;Incidence Trends of Gastroenteropancreatic Neuroendocrine Tumors in the United States&lt;/title&gt;&lt;secondary-title&gt;Clin Gastroenterol Hepatol&lt;/secondary-title&gt;&lt;/titles&gt;&lt;periodical&gt;&lt;full-title&gt;Clin Gastroenterol Hepatol&lt;/full-title&gt;&lt;/periodical&gt;&lt;edition&gt;2018/12/24&lt;/edition&gt;&lt;keywords&gt;&lt;keyword&gt;Carcinoid&lt;/keyword&gt;&lt;keyword&gt;Epidemiology&lt;/keyword&gt;&lt;keyword&gt;Gastrointestinal Cancer&lt;/keyword&gt;&lt;keyword&gt;Pancreas&lt;/keyword&gt;&lt;keyword&gt;Seer&lt;/keyword&gt;&lt;keyword&gt;Small Bowel&lt;/keyword&gt;&lt;/keywords&gt;&lt;dates&gt;&lt;year&gt;2018&lt;/year&gt;&lt;pub-dates&gt;&lt;date&gt;Dec 20&lt;/date&gt;&lt;/pub-dates&gt;&lt;/dates&gt;&lt;isbn&gt;1542-7714 (Electronic)&amp;#xD;1542-3565 (Linking)&lt;/isbn&gt;&lt;accession-num&gt;30580091&lt;/accession-num&gt;&lt;urls&gt;&lt;related-urls&gt;&lt;url&gt;https://www.ncbi.nlm.nih.gov/pubmed/30580091&lt;/url&gt;&lt;/related-urls&gt;&lt;/urls&gt;&lt;electronic-resource-num&gt;10.1016/j.cgh.2018.12.017&lt;/electronic-resource-num&gt;&lt;/record&gt;&lt;/Cite&gt;&lt;/EndNote&gt;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4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250A9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rgery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main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eferred treatment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PYmVyZzwvQXV0aG9yPjxZZWFyPjIwMTI8L1llYXI+PFJl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4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PYmVyZzwvQXV0aG9yPjxZZWFyPjIwMTI8L1llYXI+PFJl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4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4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4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,3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gnoses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fter surgery differ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caus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herent heterogeneity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hese tumo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arious guidelines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ve been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difi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classify the prognosis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NET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t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ed on 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significance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ut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w have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cused on</w:t>
      </w:r>
      <w:r w:rsidR="00D931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mportance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microenvironmen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7673604D" w14:textId="4F4C52CF" w:rsidR="0099436E" w:rsidRPr="00447A3A" w:rsidRDefault="00654399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 ar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mportant component of the tumor microenvironment.</w:t>
      </w:r>
      <w:r w:rsidR="002A5B1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rticipat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owth, extravasation, epithelial–mesenchymal transition, and 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tastasis of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cell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creting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icroparticles and exosome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4PC9ZZWFy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</w:fldData>
        </w:fldCha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IYWVtbWVybGU8L0F1dGhvcj48WWVhcj4yMDE4PC9ZZWFy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</w:fldData>
        </w:fldCha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]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y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so mediat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nteractio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tween tumor cell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immune cell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Placke&lt;/Author&gt;&lt;Year&gt;2012&lt;/Year&gt;&lt;RecNum&gt;332&lt;/RecNum&gt;&lt;DisplayText&gt;&lt;style face="superscript"&gt;[5]&lt;/style&gt;&lt;/DisplayText&gt;&lt;record&gt;&lt;rec-number&gt;332&lt;/rec-number&gt;&lt;foreign-keys&gt;&lt;key app="EN" db-id="ssxzrwzzmpd0raezxaoxfse4rd00pwxsrrr5" timestamp="1557675128"&gt;332&lt;/key&gt;&lt;/foreign-keys&gt;&lt;ref-type name="Journal Article"&gt;17&lt;/ref-type&gt;&lt;contributors&gt;&lt;authors&gt;&lt;author&gt;Placke, T.&lt;/author&gt;&lt;author&gt;Orgel, M.&lt;/author&gt;&lt;author&gt;Schaller, M.&lt;/author&gt;&lt;author&gt;Jung, G.&lt;/author&gt;&lt;author&gt;Rammensee, H. G.&lt;/author&gt;&lt;author&gt;Kopp, H. G.&lt;/author&gt;&lt;author&gt;Salih, H. R.&lt;/author&gt;&lt;/authors&gt;&lt;/contributors&gt;&lt;auth-address&gt;Department of Hematology and Oncology, Eberhard Karls University, Tuebingen, Germany.&lt;/auth-address&gt;&lt;titles&gt;&lt;title&gt;Platelet-derived MHC class I confers a pseudonormal phenotype to cancer cells that subverts the antitumor reactivity of natural killer immune cells&lt;/title&gt;&lt;secondary-title&gt;Cancer Res&lt;/secondary-title&gt;&lt;/titles&gt;&lt;periodical&gt;&lt;full-title&gt;Cancer Res&lt;/full-title&gt;&lt;/periodical&gt;&lt;pages&gt;440-8&lt;/pages&gt;&lt;volume&gt;72&lt;/volume&gt;&lt;number&gt;2&lt;/number&gt;&lt;edition&gt;2011/12/01&lt;/edition&gt;&lt;keywords&gt;&lt;keyword&gt;Cell Line, Tumor&lt;/keyword&gt;&lt;keyword&gt;Female&lt;/keyword&gt;&lt;keyword&gt;Histocompatibility Antigens Class I/blood/*immunology&lt;/keyword&gt;&lt;keyword&gt;Humans&lt;/keyword&gt;&lt;keyword&gt;Killer Cells, Natural/*immunology&lt;/keyword&gt;&lt;keyword&gt;Neoplasms/genetics/*immunology/pathology&lt;/keyword&gt;&lt;keyword&gt;Phenotype&lt;/keyword&gt;&lt;keyword&gt;Receptors, Immunologic/immunology&lt;/keyword&gt;&lt;/keywords&gt;&lt;dates&gt;&lt;year&gt;2012&lt;/year&gt;&lt;pub-dates&gt;&lt;date&gt;Jan 15&lt;/date&gt;&lt;/pub-dates&gt;&lt;/dates&gt;&lt;isbn&gt;1538-7445 (Electronic)&amp;#xD;0008-5472 (Linking)&lt;/isbn&gt;&lt;accession-num&gt;22127925&lt;/accession-num&gt;&lt;urls&gt;&lt;related-urls&gt;&lt;url&gt;https://www.ncbi.nlm.nih.gov/pubmed/22127925&lt;/url&gt;&lt;/related-urls&gt;&lt;/urls&gt;&lt;electronic-resource-num&gt;10.1158/0008-5472.CAN-11-1872&lt;/electronic-resource-num&gt;&lt;/record&gt;&lt;/Cite&gt;&lt;/EndNote&gt;</w:instrTex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]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Moreover, platelet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orted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fluence the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gnosis and drug resistanc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different </w:t>
      </w:r>
      <w:r w:rsidR="0046362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 serve a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 carriers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SYW88L0F1dGhvcj48WWVhcj4yMDE4PC9ZZWFyPjxSZWNO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</w:fldData>
        </w:fldCha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SYW88L0F1dGhvcj48WWVhcj4yMDE4PC9ZZWFyPjxSZWNO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</w:fldData>
        </w:fldCha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5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,7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3424E74" w14:textId="13BC3A72" w:rsidR="001B346F" w:rsidRPr="00447A3A" w:rsidRDefault="00463623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vertheless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ability of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-associated indicators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blood tests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predict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inical outcome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in dispute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though o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 study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dentified 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 count as a risk factor for recurrence and 3-year survival probability in 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ectable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x0ZW5ib3JuPC9BdXRob3I+PFllYXI+MjAxNjwvWWVh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LYWx0ZW5ib3JuPC9BdXRob3I+PFllYXI+MjAxNjwvWWVh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]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study reported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 count was not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ociated with overall survival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ins w:id="267" w:author="FP" w:date="2019-09-29T16:48:00Z">
        <w:r w:rsidR="005E1CB7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(OS) </w:t>
        </w:r>
      </w:ins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inoperable advanced or metastatic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Zou&lt;/Author&gt;&lt;Year&gt;2019&lt;/Year&gt;&lt;RecNum&gt;353&lt;/RecNum&gt;&lt;DisplayText&gt;&lt;style face="superscript"&gt;[9]&lt;/style&gt;&lt;/DisplayText&gt;&lt;record&gt;&lt;rec-number&gt;353&lt;/rec-number&gt;&lt;foreign-keys&gt;&lt;key app="EN" db-id="ssxzrwzzmpd0raezxaoxfse4rd00pwxsrrr5" timestamp="1557714647"&gt;353&lt;/key&gt;&lt;/foreign-keys&gt;&lt;ref-type name="Journal Article"&gt;17&lt;/ref-type&gt;&lt;contributors&gt;&lt;authors&gt;&lt;author&gt;Zou, J.&lt;/author&gt;&lt;author&gt;Li, Q.&lt;/author&gt;&lt;author&gt;Kou, F.&lt;/author&gt;&lt;author&gt;Zhu, Y.&lt;/author&gt;&lt;author&gt;Lu, M.&lt;/author&gt;&lt;author&gt;Li, J.&lt;/author&gt;&lt;author&gt;Lu, Z.&lt;/author&gt;&lt;author&gt;Shen, L.&lt;/author&gt;&lt;/authors&gt;&lt;/contributors&gt;&lt;auth-address&gt;Department of Gastrointestinal Oncology, Key Laboratory of Carcinogenesis and Translational Research (Ministry of Education-Beijing), Peking University Cancer Hospital and Institute, Beijing, P.R.C.&lt;/auth-address&gt;&lt;titles&gt;&lt;title&gt;Prognostic value of inflammation-based markers in advanced or metastatic neuroendocrine tumours&lt;/title&gt;&lt;secondary-title&gt;Curr Oncol&lt;/secondary-title&gt;&lt;/titles&gt;&lt;periodical&gt;&lt;full-title&gt;Curr Oncol&lt;/full-title&gt;&lt;/periodical&gt;&lt;pages&gt;e30-e38&lt;/pages&gt;&lt;volume&gt;26&lt;/volume&gt;&lt;number&gt;1&lt;/number&gt;&lt;edition&gt;2019/03/12&lt;/edition&gt;&lt;keywords&gt;&lt;keyword&gt;Neuroendocrine tumours&lt;/keyword&gt;&lt;keyword&gt;inflammation&lt;/keyword&gt;&lt;keyword&gt;overall survival&lt;/keyword&gt;&lt;keyword&gt;prognostic indices&lt;/keyword&gt;&lt;keyword&gt;policy on disclosing conflicts of interest, and we declare that we have none.&lt;/keyword&gt;&lt;/keywords&gt;&lt;dates&gt;&lt;year&gt;2019&lt;/year&gt;&lt;pub-dates&gt;&lt;date&gt;Feb&lt;/date&gt;&lt;/pub-dates&gt;&lt;/dates&gt;&lt;isbn&gt;1718-7729 (Electronic)&amp;#xD;1198-0052 (Linking)&lt;/isbn&gt;&lt;accession-num&gt;30853807&lt;/accession-num&gt;&lt;urls&gt;&lt;related-urls&gt;&lt;url&gt;https://www.ncbi.nlm.nih.gov/pubmed/30853807&lt;/url&gt;&lt;/related-urls&gt;&lt;/urls&gt;&lt;custom2&gt;PMC6380631&lt;/custom2&gt;&lt;electronic-resource-num&gt;10.3747/co.26.4135&lt;/electronic-resource-num&gt;&lt;/record&gt;&lt;/Cite&gt;&lt;/EndNote&gt;</w:instrTex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]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platelet-associated indicators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 mea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 volume (MPV)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platelet-to-lymphocyte ratio (PLR)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ve been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ed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stinguishable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rous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dicators of pNET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isk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prognosis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XJhbWFuPC9BdXRob3I+PFllYXI+MjAxMTwvWWVhcj48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</w:fldData>
        </w:fldChar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6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LYXJhbWFuPC9BdXRob3I+PFllYXI+MjAxMTwvWWVhcj48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</w:fldData>
        </w:fldChar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,11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0903E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5333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nother study,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PV and PL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pNET</w:t>
      </w:r>
      <w:r w:rsidR="002A5B1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orted</w:t>
      </w:r>
      <w:ins w:id="274" w:author="author" w:date="2019-09-27T11:58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not</w:t>
        </w:r>
      </w:ins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del w:id="275" w:author="author" w:date="2019-09-27T11:58:00Z">
        <w:r w:rsidR="006D6512"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 </w:delText>
        </w:r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not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dependen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currence risk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actors for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adical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ection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7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5776E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A577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mor-infiltrating 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s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TIPs)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ducated and activ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t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tumor cells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their distribution promotes</w:t>
      </w:r>
      <w:r w:rsidR="00C5603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etastasis of tumor cells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p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vious study</w:t>
      </w:r>
      <w:r w:rsidR="00265069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veale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gnostic significance of TIPs in resectable pancreatic cancer</w: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Q8L1JlY051bT48RGlzcGxheVRleHQ+PHN0eWxlIGZhY2U9InN1cGVyc2NyaXB0Ij5b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</w:fldData>
        </w:fldCha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aaGFuZzwvQXV0aG9yPjxZZWFyPjIwMTg8L1llYXI+PFJl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</w:fldData>
        </w:fldCha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28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]</w: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 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D931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ole</w:t>
      </w:r>
      <w:r w:rsidR="00F707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P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mains unclear. </w:t>
      </w:r>
    </w:p>
    <w:p w14:paraId="61C881F1" w14:textId="3FA19D1B" w:rsidR="00F201CF" w:rsidRPr="00447A3A" w:rsidRDefault="00D9315B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is study, we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valuate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potential value of TIPs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essment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omarker to predict survival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recurrence outcome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atients with pNET undergoing radical resectio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642DF787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27DF558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MATERIALS AND METHODS</w:t>
      </w:r>
    </w:p>
    <w:p w14:paraId="453A221C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Patients</w:t>
      </w:r>
    </w:p>
    <w:p w14:paraId="623B70A6" w14:textId="3F257E56" w:rsidR="00F201CF" w:rsidRPr="00447A3A" w:rsidRDefault="0016030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13 patients who had undergone radical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rgical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ion from 2012 to 2017 at our institution were retrospectively enrolled. All specimens were selected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  <w:rPrChange w:id="286" w:author="FP" w:date="2019-09-29T16:49:00Z">
            <w:rPr>
              <w:rFonts w:ascii="Book Antiqua" w:hAnsi="Book Antiqua" w:cs="Times New Roman"/>
              <w:color w:val="000000" w:themeColor="text1"/>
              <w:sz w:val="24"/>
              <w:szCs w:val="24"/>
            </w:rPr>
          </w:rPrChange>
        </w:rPr>
        <w:t>via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hologic diagnosi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out distant metastasi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tumor history. None of the patients had received any preoperative chemotherapy or radiotherapy or died of postoperative complications within 30 d</w:t>
      </w:r>
      <w:del w:id="287" w:author="FP" w:date="2019-09-29T16:45:00Z">
        <w:r w:rsidR="00F201CF" w:rsidRPr="00447A3A" w:rsidDel="005067C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ays</w:delText>
        </w:r>
      </w:del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All cas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clud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plete clinical preoperative and postoperati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e data, and</w:t>
      </w:r>
      <w:r w:rsidR="00BF2977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F297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l patients received therap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 </w:t>
      </w:r>
      <w:r w:rsidR="00BF297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dan University Shanghai Cancer Center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is study was approved by the Human Research Ethics Committee of Fudan University Shanghai Cancer Center and wa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erform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ccordance with the tenets of the World Medical Association Declaration of Helsinki. </w:t>
      </w:r>
    </w:p>
    <w:p w14:paraId="1D5D8066" w14:textId="2BF6FD94" w:rsidR="00F201CF" w:rsidRPr="00447A3A" w:rsidRDefault="00F201C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ge referred to the time when a patient was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fini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vely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agnosed 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umor location was divided into pancreatic hea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body with tail. Tumor grade was classifie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rding to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Ki-67 labeling index of the World Health Organization in 2017, and </w:t>
      </w:r>
      <w:ins w:id="288" w:author="author" w:date="2019-09-27T12:00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Tumor Nodes Metastases (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NM</w:t>
      </w:r>
      <w:ins w:id="289" w:author="author" w:date="2019-09-27T12:00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)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taging was assessed as the eighth edition norm of the American Joint Committee on Cancer. Preoperative platelet-associated indicators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cluding platelet count, MPV, and PLR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measured and calculated </w:t>
      </w:r>
      <w:r w:rsidR="00FA125B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  <w:rPrChange w:id="290" w:author="FP" w:date="2019-09-29T16:49:00Z">
            <w:rPr>
              <w:rFonts w:ascii="Book Antiqua" w:hAnsi="Book Antiqua" w:cs="Times New Roman"/>
              <w:color w:val="000000" w:themeColor="text1"/>
              <w:sz w:val="24"/>
              <w:szCs w:val="24"/>
            </w:rPr>
          </w:rPrChange>
        </w:rPr>
        <w:t>via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ood tests within 3 d</w:t>
      </w:r>
      <w:del w:id="291" w:author="FP" w:date="2019-09-29T16:45:00Z">
        <w:r w:rsidR="00CA5987" w:rsidRPr="00447A3A" w:rsidDel="005067C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ays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fore surgery. </w:t>
      </w:r>
    </w:p>
    <w:p w14:paraId="271398B5" w14:textId="371ADEF0" w:rsidR="00F201CF" w:rsidRPr="00447A3A" w:rsidRDefault="00F201C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stoperative patient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outine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valuated according to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inical manifestation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auxiliary examination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including tumor markers (</w:t>
      </w:r>
      <w:ins w:id="292" w:author="author" w:date="2019-09-27T12:02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carbohydrate antigen </w:t>
        </w:r>
      </w:ins>
      <w:del w:id="293" w:author="author" w:date="2019-09-27T12:02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CA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9-9, </w:t>
      </w:r>
      <w:ins w:id="294" w:author="author" w:date="2019-09-27T12:03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cancer antigen</w:t>
        </w:r>
      </w:ins>
      <w:del w:id="295" w:author="author" w:date="2019-09-27T12:03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CA</w:delText>
        </w:r>
      </w:del>
      <w:ins w:id="296" w:author="author" w:date="2019-09-27T12:03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25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del w:id="297" w:author="author" w:date="2019-09-27T12:02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CEA</w:delText>
        </w:r>
      </w:del>
      <w:ins w:id="298" w:author="author" w:date="2019-09-27T12:02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carcinoembryonic antigen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mong othe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and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ag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aminations (enhanced computed tomography, enhanced magnetic resonance imaging, </w:t>
      </w:r>
      <w:r w:rsidR="00FA125B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  <w:rPrChange w:id="299" w:author="FP" w:date="2019-09-29T16:49:00Z">
            <w:rPr>
              <w:rFonts w:ascii="Book Antiqua" w:hAnsi="Book Antiqua" w:cs="Times New Roman"/>
              <w:color w:val="000000" w:themeColor="text1"/>
              <w:sz w:val="24"/>
              <w:szCs w:val="24"/>
            </w:rPr>
          </w:rPrChange>
        </w:rPr>
        <w:t>etc</w:t>
      </w:r>
      <w:del w:id="300" w:author="FP" w:date="2019-09-29T16:44:00Z">
        <w:r w:rsidR="00FA125B" w:rsidRPr="00447A3A" w:rsidDel="00715889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.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ric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p until the last follow-up in January 2019. </w:t>
      </w:r>
      <w:del w:id="301" w:author="FP" w:date="2019-09-29T16:48:00Z">
        <w:r w:rsidRPr="00447A3A" w:rsidDel="005E1CB7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Overall survival (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S</w:t>
      </w:r>
      <w:del w:id="302" w:author="FP" w:date="2019-09-29T16:48:00Z">
        <w:r w:rsidRPr="00447A3A" w:rsidDel="005E1CB7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)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defined as the interval from the date of surgery to death or the last follow-up. Recurrence-free survival (RFS) was defined as the interval from the date of surgery to the date of tumor recurrence or the last follow-up. </w:t>
      </w:r>
    </w:p>
    <w:p w14:paraId="35D60E74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FF5428B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Histopathological assessment </w:t>
      </w:r>
    </w:p>
    <w:p w14:paraId="413DF1B8" w14:textId="77777777" w:rsidR="006F7248" w:rsidRPr="00447A3A" w:rsidRDefault="00F201CF" w:rsidP="00673843">
      <w:pPr>
        <w:adjustRightInd w:val="0"/>
        <w:snapToGrid w:val="0"/>
        <w:spacing w:line="360" w:lineRule="auto"/>
        <w:rPr>
          <w:ins w:id="303" w:author="author" w:date="2019-09-27T12:06:00Z"/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Formalin-fixed and paraffin-embedded serial pathological sections of surgical resection specimens were utilized to perform immunostaining. Immunohistochemistr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cribed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detai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low. Baked slid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deparaffiniz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xylene an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hydra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ethano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centration gradien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ogenous peroxidase activit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inhibi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% methanol solution of hydrogen peroxide in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queous chamber at 37</w:t>
      </w:r>
      <w:ins w:id="304" w:author="author" w:date="2019-09-27T12:03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°C</w:t>
        </w:r>
      </w:ins>
      <w:del w:id="305" w:author="author" w:date="2019-09-27T12:03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 degrees centigrade</w:delText>
        </w:r>
      </w:del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antigen retrieval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conduc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sing high-pressure heated induction in citrate buffer (pH 6.0, G1201, Servicebio, Wuhan, China)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n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onspecific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ind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blocke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0% normal goat serum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imary monoclonal anti-CD42b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tibod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diluted 1:150, anti-CD42b, EPR6995; Abcam, Cambridge, MA</w:t>
      </w:r>
      <w:r w:rsidR="00314AC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United Stat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was applied to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ct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-specific marker CD42b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lides were incubated 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condary antibod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o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,3’-diaminobenzidine chromogen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sing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condary Antibody Kit (G1210-2-A, Servicebio</w:t>
      </w:r>
      <w:del w:id="306" w:author="author" w:date="2019-09-27T12:04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, Wuhan, China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Next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uclei were stained 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matoxylin (G1004, Servicebio</w:t>
      </w:r>
      <w:del w:id="307" w:author="author" w:date="2019-09-27T12:04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, Wuhan, China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Finally,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lice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quentially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posed to an ethano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ion gradient and xylene and wer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aled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irtigh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neutral resin a</w:t>
      </w:r>
      <w:r w:rsidR="005C364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 coverslips. </w:t>
      </w:r>
    </w:p>
    <w:p w14:paraId="2F06B67F" w14:textId="282EA040" w:rsidR="00F201CF" w:rsidRPr="00447A3A" w:rsidRDefault="00B77DE8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pPrChange w:id="308" w:author="author" w:date="2019-09-27T12:06:00Z">
          <w:pPr>
            <w:adjustRightInd w:val="0"/>
            <w:snapToGrid w:val="0"/>
            <w:spacing w:line="360" w:lineRule="auto"/>
          </w:pPr>
        </w:pPrChange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immunostaining imag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whole slid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rom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ch case were evaluated under low-power scanning magnification (×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00). Hotspot images were defined as the areas in the tumor with the highest number of cells with immunoreactive staining. Under high-power magnification (×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00), </w:t>
      </w:r>
      <w:ins w:id="309" w:author="author" w:date="2019-09-27T12:04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five</w:t>
        </w:r>
      </w:ins>
      <w:del w:id="310" w:author="author" w:date="2019-09-27T12:04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5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presentative photographs of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tspot were captured to identify the number of TIPs. The results were independently reviewed by two blinded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dependen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inical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erience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hologists. Positive test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performed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adenocarcinoma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finitivel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owed CD42b</w:t>
      </w:r>
      <w:r w:rsidR="00FA125B" w:rsidRPr="00447A3A" w:rsidDel="00FA125B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aining. Negative controls were treated identically but with the primary antibodies omitted.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evaluation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riteria wer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positive referred to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munostained platelet distribution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accounted for 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≥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10% of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tratumoral region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referred to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munostained platelet distribution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unted for &lt; 10% of intratumoral region; furthermore,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mples with platelet immunostaining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tratumoral vessels or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ritumoral area were also regarded as negative</w: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YWl0bzwvQXV0aG9yPjxZZWFyPjIwMTc8L1llYXI+PFJl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1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TYWl0bzwvQXV0aG9yPjxZZWFyPjIwMTc8L1llYXI+PFJl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1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1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1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1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-15]</w: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study, we evaluated 5%, 10%</w:t>
      </w:r>
      <w:ins w:id="316" w:author="author" w:date="2019-09-27T12:05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 as the cut-off values for CD42b expression. The proportion of positive CD42b expression at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cut-off values of 5%, 10%</w:t>
      </w:r>
      <w:ins w:id="317" w:author="author" w:date="2019-09-27T12:06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0.18%, 47.79%</w:t>
      </w:r>
      <w:ins w:id="318" w:author="author" w:date="2019-09-27T12:06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5.66%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pectively. The </w:t>
      </w:r>
      <w:r w:rsidR="00F73F50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e for survival comparison between patients with positive CD42b expression and those with negative CD42b expression were 0.042, 0.005</w:t>
      </w:r>
      <w:ins w:id="319" w:author="author" w:date="2019-09-27T12:06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0.771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pectively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 cut-off values of 5%, 10%</w:t>
      </w:r>
      <w:ins w:id="320" w:author="author" w:date="2019-09-27T12:06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. The cut-off value of 10% had the best survival discrimination and was chosen as the cut-off value.</w:t>
      </w:r>
    </w:p>
    <w:p w14:paraId="2F940479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C7C63BB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Statistical analysis </w:t>
      </w:r>
    </w:p>
    <w:p w14:paraId="2B0AEB9B" w14:textId="7AA40B71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rrelations between TIP expression and clinicopathologic characteristics were analyz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ing a chi</w:t>
      </w:r>
      <w:r w:rsidR="0067238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quare test. Kaplan–Meier survival curves were used to display OS and RFS, and differences between groups were compar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og-rank test. Univariate and multivariate Cox regression analyses were used to identify independent prognostic factors for recurrence and survival. All tests were two sided, and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326BA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5 was considered statistically significant. Statistical analyses were performed using SPSS 24.0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oftw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SPSS Inc., </w:t>
      </w:r>
      <w:del w:id="321" w:author="author" w:date="2019-09-27T12:06:00Z">
        <w:r w:rsidRPr="00447A3A" w:rsidDel="006F7248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Chicago, IL</w:delText>
        </w:r>
      </w:del>
      <w:ins w:id="322" w:author="author" w:date="2019-09-27T12:06:00Z">
        <w:r w:rsidR="006F724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Armonk, NY</w:t>
        </w:r>
      </w:ins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United Stat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</w:t>
      </w:r>
    </w:p>
    <w:p w14:paraId="5CFD57A6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E1859F0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SULTS</w:t>
      </w:r>
    </w:p>
    <w:p w14:paraId="073F35D7" w14:textId="5408205E" w:rsidR="00F201CF" w:rsidRPr="00447A3A" w:rsidRDefault="00FB78D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Clinicopathologic </w:t>
      </w:r>
      <w:r w:rsidR="00F201CF"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characteristics of patients</w:t>
      </w:r>
    </w:p>
    <w:p w14:paraId="1F013114" w14:textId="7917114B" w:rsidR="00F201CF" w:rsidRPr="00447A3A" w:rsidRDefault="00FB78D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clinicopathologic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haracteristics of all the patients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shown in Tab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e 1. The median age was 54 years, and 50 (44.24%) patients were males. There were 66 (58.41%) patien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head tumors, and 5 (4.42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%) patien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nctional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l belonging to insulinoma. The </w:t>
      </w:r>
      <w:del w:id="323" w:author="author" w:date="2019-09-27T12:07:00Z">
        <w:r w:rsidR="00F201CF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majority (58.41%) of patients were</w:delText>
        </w:r>
      </w:del>
      <w:ins w:id="324" w:author="author" w:date="2019-09-27T12:07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majority (58.41%) of patients was</w:t>
        </w:r>
      </w:ins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tage 1 and stage 2, and the rest were stage 3. Similarly, 101 (89.38%) tumors were grade 1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d the remaining were grade 2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 median preoperative platelet count, MPV, and PLR were 225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0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9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/L, 11.1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L, and 130.7, respectively. At the last follow-up, 13 patients (11.50%)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d died,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41 patients (36.28%) had recurrence. Furthermore, the 1-year, 3-year, and 5-year mortality rates were 3.6%, 8.8%, and 14.2%, respective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1-year, 3-year, and 5-year recurrence rates were 8.0%, 15.7%, and 27.7%, respectively.</w:t>
      </w:r>
    </w:p>
    <w:p w14:paraId="0BC49A0B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056604E" w14:textId="1A6C576F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del w:id="325" w:author="FP" w:date="2019-09-29T16:37:00Z">
        <w:r w:rsidRPr="00447A3A" w:rsidDel="00673843">
          <w:rPr>
            <w:rFonts w:ascii="Book Antiqua" w:hAnsi="Book Antiqua" w:cs="Times New Roman"/>
            <w:b/>
            <w:i/>
            <w:color w:val="000000" w:themeColor="text1"/>
            <w:kern w:val="0"/>
            <w:sz w:val="24"/>
            <w:szCs w:val="24"/>
          </w:rPr>
          <w:delText>The p</w:delText>
        </w:r>
      </w:del>
      <w:ins w:id="326" w:author="FP" w:date="2019-09-29T16:37:00Z">
        <w:r w:rsidR="00673843" w:rsidRPr="00447A3A">
          <w:rPr>
            <w:rFonts w:ascii="Book Antiqua" w:hAnsi="Book Antiqua" w:cs="Times New Roman"/>
            <w:b/>
            <w:i/>
            <w:color w:val="000000" w:themeColor="text1"/>
            <w:kern w:val="0"/>
            <w:sz w:val="24"/>
            <w:szCs w:val="24"/>
          </w:rPr>
          <w:t>P</w:t>
        </w:r>
      </w:ins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resence of TIPs was associated with poor OS and RFS</w:t>
      </w:r>
    </w:p>
    <w:p w14:paraId="5CB94EAD" w14:textId="6978C980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Positive CD42b (a platelet-specific marker) expression was seen in the intratumoral spaces surr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unding cancer cells (Figure 1A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;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contrast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CD42b staining </w:t>
      </w:r>
      <w:r w:rsidR="005C364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ferred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 absence of</w:t>
      </w:r>
      <w:r w:rsidR="00656D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ratumoral CD42b expression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positive CD42b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pression 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ly in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ratumoral vessels (Figure 1C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itive CD42b expression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 observed i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47.79%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atients.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shown in Table 2, 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ither basic characteristics nor preoperative platelet count, MPV,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R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atistic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ith CD42b expression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Kaplan-Meier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curves reve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 that patients wi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 positive CD42b expression show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orse OS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5) and RFS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1) than those wit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egative CD42b expression (Figure 2), indicating that the presence of TIPs was associated with poorer clinical outcomes</w:t>
      </w:r>
      <w:r w:rsidR="00750B5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4C0C217B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86D5556" w14:textId="72EAE395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del w:id="327" w:author="FP" w:date="2019-09-29T16:37:00Z">
        <w:r w:rsidRPr="00447A3A" w:rsidDel="00673843">
          <w:rPr>
            <w:rFonts w:ascii="Book Antiqua" w:hAnsi="Book Antiqua" w:cs="Times New Roman"/>
            <w:b/>
            <w:i/>
            <w:color w:val="000000" w:themeColor="text1"/>
            <w:kern w:val="0"/>
            <w:sz w:val="24"/>
            <w:szCs w:val="24"/>
          </w:rPr>
          <w:delText>The p</w:delText>
        </w:r>
      </w:del>
      <w:ins w:id="328" w:author="FP" w:date="2019-09-29T16:37:00Z">
        <w:r w:rsidR="00673843" w:rsidRPr="00447A3A">
          <w:rPr>
            <w:rFonts w:ascii="Book Antiqua" w:hAnsi="Book Antiqua" w:cs="Times New Roman"/>
            <w:b/>
            <w:i/>
            <w:color w:val="000000" w:themeColor="text1"/>
            <w:kern w:val="0"/>
            <w:sz w:val="24"/>
            <w:szCs w:val="24"/>
          </w:rPr>
          <w:t>P</w:t>
        </w:r>
      </w:ins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resence of TIPs was an independent prognosis factor for patients </w:t>
      </w:r>
    </w:p>
    <w:p w14:paraId="656F7C10" w14:textId="7B574011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shown in Table 3, univariate analysis showed that TNM stage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5; RF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, tumor grade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; RF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1)</w:t>
      </w:r>
      <w:ins w:id="329" w:author="author" w:date="2019-09-27T12:08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CD42b expression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15; RFS: 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 were associated with patient clinical outcomes, while platelet count, MPV, and PLR were not associated with patient OS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FS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＞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). Multivariate analysis (Table 4) showed that CD42b expression was an independent prognostic factor</w:t>
      </w:r>
      <w:del w:id="330" w:author="author" w:date="2019-09-27T12:08:00Z">
        <w:r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,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o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S (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49) and RFS (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3). Tumor grade and TNM stage were also independently associated with patient prognosis. The above results demonstrate that the presence of TIPs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predictor of poor OS and RFS.</w:t>
      </w:r>
    </w:p>
    <w:p w14:paraId="00F75805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BF86201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DISCUSSION</w:t>
      </w:r>
    </w:p>
    <w:p w14:paraId="72D47DF4" w14:textId="5A92A57C" w:rsidR="00F201CF" w:rsidRPr="00447A3A" w:rsidRDefault="00C87292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is study, platelet count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by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ood test had no significant value in prediction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and recurrence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imilar results were observe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 platelet-associated indicators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lood test. Notably, we demonstrated that t</w:t>
      </w:r>
      <w:r w:rsidR="00B3508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 presence of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P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tumor m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croenvironment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hibited potential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isk </w:t>
      </w:r>
      <w:r w:rsidR="00B3508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omarker to predic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ognosis of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ing radical resection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determination of TIPs in tumor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l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pro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gnostic classifi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tion of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fter resection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5CF0EAD2" w14:textId="1ADA95F0" w:rsidR="00B06FA4" w:rsidRPr="00447A3A" w:rsidRDefault="007F4E4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veral </w:t>
      </w:r>
      <w:r w:rsidR="00A1035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aso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s were attributed to 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 irrelative association between preoperative platel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nt, MPV,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lood tests and clin</w:t>
      </w:r>
      <w:r w:rsidR="00203FC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al outcome</w:t>
      </w:r>
      <w:r w:rsidR="00E20F54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resectable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irst, these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rs themselves might not be appropriate to predict prognosis. Platelet count, MPV</w:t>
      </w:r>
      <w:ins w:id="331" w:author="author" w:date="2019-09-27T12:09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vid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information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rning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malignant features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NET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ir levels remained unchanged even after tumor recurrence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]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econd, preoperative platelet count, MPV,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blood tests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sily affected by other disease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,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as hematopoietic disease, hypersplenism,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cardiovascular and cerebrovascular diseases. They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so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 influenced by drugs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as aspirin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ZYW5nPC9BdXRob3I+PFllYXI+MjAxNjwvWWVhcj48UmVj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ZYW5nPC9BdXRob3I+PFllYXI+MjAxNjwvWWVhcj48UmVj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3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6]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Last, platelet count, MPV, and PLR detected as systemic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rs might not accurate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flect the specific regional details of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. Minor changes i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 be determined by systemic indicators.</w:t>
      </w:r>
    </w:p>
    <w:p w14:paraId="216D4F2F" w14:textId="41407DDC" w:rsidR="00B06FA4" w:rsidRPr="00447A3A" w:rsidRDefault="00B06FA4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Ps exhibit the activated and agminated status of intratumoral platelet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nticed by tumor cells into sustaining stability. They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duced by tumor cells </w:t>
      </w:r>
      <w:r w:rsidRPr="00447A3A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  <w:rPrChange w:id="342" w:author="FP" w:date="2019-09-29T16:49:00Z">
            <w:rPr>
              <w:rFonts w:ascii="Book Antiqua" w:hAnsi="Book Antiqua" w:cs="Times New Roman"/>
              <w:iCs/>
              <w:color w:val="000000" w:themeColor="text1"/>
              <w:sz w:val="24"/>
              <w:szCs w:val="24"/>
            </w:rPr>
          </w:rPrChange>
        </w:rPr>
        <w:t>vi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rect and indirect mechanisms through a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rie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indispensable processe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 divided into penetration, activation, and aggreg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rave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asily through tumor-associated vessels due to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ragility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hese vessel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aracterized by overexpressed, abnormal</w:t>
      </w:r>
      <w:ins w:id="348" w:author="author" w:date="2019-09-27T12:10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,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leaky tumor vasculatur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Ronca&lt;/Author&gt;&lt;Year&gt;2017&lt;/Year&gt;&lt;RecNum&gt;341&lt;/RecNum&gt;&lt;DisplayText&gt;&lt;style face="superscript"&gt;[18]&lt;/style&gt;&lt;/DisplayText&gt;&lt;record&gt;&lt;rec-number&gt;341&lt;/rec-number&gt;&lt;foreign-keys&gt;&lt;key app="EN" db-id="ssxzrwzzmpd0raezxaoxfse4rd00pwxsrrr5" timestamp="1557676083"&gt;341&lt;/key&gt;&lt;/foreign-keys&gt;&lt;ref-type name="Journal Article"&gt;17&lt;/ref-type&gt;&lt;contributors&gt;&lt;authors&gt;&lt;author&gt;Ronca, R.&lt;/author&gt;&lt;author&gt;Benkheil, M.&lt;/author&gt;&lt;author&gt;Mitola, S.&lt;/author&gt;&lt;author&gt;Struyf, S.&lt;/author&gt;&lt;author&gt;Liekens, S.&lt;/author&gt;&lt;/authors&gt;&lt;/contributors&gt;&lt;auth-address&gt;Experimental Oncology and Immunology, Department of Molecular and Translational Medicine, University of Brescia, Brescia, Italy.&amp;#xD;Laboratory of Virology and Chemotherapy, Rega Institute for Medical Research, Leuven, Belgium.&amp;#xD;Laboratory of Molecular Immunology, Rega Institute for Medical Research, Leuven, Belgium.&lt;/auth-address&gt;&lt;titles&gt;&lt;title&gt;Tumor angiogenesis revisited: Regulators and clinical implications&lt;/title&gt;&lt;secondary-title&gt;Med Res Rev&lt;/secondary-title&gt;&lt;/titles&gt;&lt;periodical&gt;&lt;full-title&gt;Med Res Rev&lt;/full-title&gt;&lt;/periodical&gt;&lt;pages&gt;1231-1274&lt;/pages&gt;&lt;volume&gt;37&lt;/volume&gt;&lt;number&gt;6&lt;/number&gt;&lt;edition&gt;2017/06/24&lt;/edition&gt;&lt;keywords&gt;&lt;keyword&gt;Angiogenesis Inhibitors/physiology/therapeutic use&lt;/keyword&gt;&lt;keyword&gt;Animals&lt;/keyword&gt;&lt;keyword&gt;Humans&lt;/keyword&gt;&lt;keyword&gt;Neoplasms/*blood supply/drug therapy/pathology&lt;/keyword&gt;&lt;keyword&gt;Neovascularization, Pathologic/metabolism/pathology&lt;/keyword&gt;&lt;keyword&gt;*angiogenesis&lt;/keyword&gt;&lt;keyword&gt;*endothelial cell metabolism&lt;/keyword&gt;&lt;keyword&gt;*growth factors&lt;/keyword&gt;&lt;keyword&gt;*novel concepts&lt;/keyword&gt;&lt;keyword&gt;*tumor resistance&lt;/keyword&gt;&lt;/keywords&gt;&lt;dates&gt;&lt;year&gt;2017&lt;/year&gt;&lt;pub-dates&gt;&lt;date&gt;Nov&lt;/date&gt;&lt;/pub-dates&gt;&lt;/dates&gt;&lt;isbn&gt;1098-1128 (Electronic)&amp;#xD;0198-6325 (Linking)&lt;/isbn&gt;&lt;accession-num&gt;28643862&lt;/accession-num&gt;&lt;urls&gt;&lt;related-urls&gt;&lt;url&gt;https://www.ncbi.nlm.nih.gov/pubmed/28643862&lt;/url&gt;&lt;/related-urls&gt;&lt;/urls&gt;&lt;electronic-resource-num&gt;10.1002/med.21452&lt;/electronic-resource-num&gt;&lt;/record&gt;&lt;/Cite&gt;&lt;/EndNote&gt;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4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8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y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ubsequently activated by cancer-released factors, cancer-surface molecules, or cancer-induced aggreg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Miao&lt;/Author&gt;&lt;Year&gt;2019&lt;/Year&gt;&lt;RecNum&gt;342&lt;/RecNum&gt;&lt;DisplayText&gt;&lt;style face="superscript"&gt;[19]&lt;/style&gt;&lt;/DisplayText&gt;&lt;record&gt;&lt;rec-number&gt;342&lt;/rec-number&gt;&lt;foreign-keys&gt;&lt;key app="EN" db-id="ssxzrwzzmpd0raezxaoxfse4rd00pwxsrrr5" timestamp="1557676134"&gt;342&lt;/key&gt;&lt;/foreign-keys&gt;&lt;ref-type name="Journal Article"&gt;17&lt;/ref-type&gt;&lt;contributors&gt;&lt;authors&gt;&lt;author&gt;Miao, S.&lt;/author&gt;&lt;author&gt;Shu, D.&lt;/author&gt;&lt;author&gt;Zhu, Y.&lt;/author&gt;&lt;author&gt;Lu, M.&lt;/author&gt;&lt;author&gt;Zhang, Q.&lt;/author&gt;&lt;author&gt;Pei, Y.&lt;/author&gt;&lt;author&gt;He, A. D.&lt;/author&gt;&lt;author&gt;Ma, R.&lt;/author&gt;&lt;author&gt;Zhang, B.&lt;/author&gt;&lt;author&gt;Ming, Z. Y.&lt;/author&gt;&lt;/authors&gt;&lt;/contributors&gt;&lt;auth-address&gt;Department of Pharmacology, School of Basic Medicine, Tongji Medical College of Huazhong University of Science and Technology, Wuhan, China.&amp;#xD;Department of Urology, Affiliated Hospital of Qingdao University, Qingdao, China.&amp;#xD;Department of Surgery, Tongji Hospital, Tongji Medical College, Huazhong University of Science and Technology, Wuhan, China.&amp;#xD;Department of Pharmacology, School of Basic Medicine, Tongji Medical College of Huazhong University of Science and Technology, Wuhan, China. zyming@hust.edu.cn.&amp;#xD;The Key Laboratory for Drug Target Research and Pharmacodynamic Evaluation of Hubei Province, Wuhan, China. zyming@hust.edu.cn.&lt;/auth-address&gt;&lt;titles&gt;&lt;title&gt;Cancer cell-derived immunoglobulin G activates platelets by binding to platelet FcgammaRIIa&lt;/title&gt;&lt;secondary-title&gt;Cell Death Dis&lt;/secondary-title&gt;&lt;/titles&gt;&lt;periodical&gt;&lt;full-title&gt;Cell Death Dis&lt;/full-title&gt;&lt;/periodical&gt;&lt;pages&gt;87&lt;/pages&gt;&lt;volume&gt;10&lt;/volume&gt;&lt;number&gt;2&lt;/number&gt;&lt;edition&gt;2019/01/30&lt;/edition&gt;&lt;dates&gt;&lt;year&gt;2019&lt;/year&gt;&lt;pub-dates&gt;&lt;date&gt;Jan 28&lt;/date&gt;&lt;/pub-dates&gt;&lt;/dates&gt;&lt;isbn&gt;2041-4889 (Electronic)&lt;/isbn&gt;&lt;accession-num&gt;30692520&lt;/accession-num&gt;&lt;urls&gt;&lt;related-urls&gt;&lt;url&gt;https://www.ncbi.nlm.nih.gov/pubmed/30692520&lt;/url&gt;&lt;/related-urls&gt;&lt;/urls&gt;&lt;custom2&gt;PMC6349849&lt;/custom2&gt;&lt;electronic-resource-num&gt;10.1038/s41419-019-1367-x&lt;/electronic-resource-num&gt;&lt;/record&gt;&lt;/Cite&gt;&lt;/EndNote&gt;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9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gather around tumor cells and further motivate other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roug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ces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latelet coagul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M8L1JlY051bT48RGlzcGxheVRleHQ+PHN0eWxlIGZhY2U9InN1cGVyc2NyaXB0Ij5b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aaGFuZzwvQXV0aG9yPjxZZWFyPjIwMTg8L1llYXI+PFJl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0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are seldom affected by change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lood contents because TIPs are formed by activated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are primarily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tracted from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loodstream into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region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us, no statistic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as observed between TIPs and p</w:t>
      </w:r>
      <w:r w:rsidR="009B7E7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 cou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, MPV,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R (Table 2). </w:t>
      </w:r>
    </w:p>
    <w:p w14:paraId="79839031" w14:textId="60BAE6B8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esence of TIPs is considered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tential biomarker for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gnosis outcom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able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which is attributed to the interaction between platelets and tumor cells. Not only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cells stimulate platelets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u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so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municate with tumor cells by releasing numerous proteins, growth factors, microparticles, and microRNAs to promote tumor progress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5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Platelets enhance tumor proliferation by secreting transforming growth factor-β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DaG88L0F1dGhvcj48WWVhcj4yMDEyPC9ZZWFyPjxSZWNO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DaG88L0F1dGhvcj48WWVhcj4yMDEyPC9ZZWFyPjxSZWNO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1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promote tumor invasion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  <w:rPrChange w:id="366" w:author="FP" w:date="2019-09-29T16:49:00Z">
            <w:rPr>
              <w:rFonts w:ascii="Book Antiqua" w:hAnsi="Book Antiqua" w:cs="Times New Roman"/>
              <w:color w:val="000000" w:themeColor="text1"/>
              <w:sz w:val="24"/>
              <w:szCs w:val="24"/>
            </w:rPr>
          </w:rPrChange>
        </w:rPr>
        <w:t>vi</w:t>
      </w:r>
      <w:r w:rsidR="00EA5999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  <w:rPrChange w:id="367" w:author="FP" w:date="2019-09-29T16:49:00Z">
            <w:rPr>
              <w:rFonts w:ascii="Book Antiqua" w:hAnsi="Book Antiqua" w:cs="Times New Roman"/>
              <w:color w:val="000000" w:themeColor="text1"/>
              <w:sz w:val="24"/>
              <w:szCs w:val="24"/>
            </w:rPr>
          </w:rPrChange>
        </w:rPr>
        <w:t>a</w:t>
      </w:r>
      <w:r w:rsidR="00EA599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cretion of microRNA-223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MaWFuZzwvQXV0aG9yPjxZZWFyPjIwMTU8L1llYXI+PFJl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MaWFuZzwvQXV0aG9yPjxZZWFyPjIwMTU8L1llYXI+PFJl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6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2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facilitate tumor metastasis throug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activation o</w:t>
      </w:r>
      <w:r w:rsidR="00816F7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 YAP1 signaling in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3PC9ZZWFy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IYWVtbWVybGU8L0F1dGhvcj48WWVhcj4yMDE3PC9ZZWFy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3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Activated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y o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acrine activation of the epidermal growth factor receptor and downstream DNA-dependent protein kinase to motivat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ti-apoptosis response of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dTwvQXV0aG9yPjxZZWFyPjIwMTQ8L1llYXI+PFJlY051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BdTwvQXV0aG9yPjxZZWFyPjIwMTQ8L1llYXI+PFJlY051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7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4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Platelets produc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angiogenic proteins vascular endothelial growth factor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contribute to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ovascularization process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assis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cells in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btaining sufficien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utrition and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id 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rther extravas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KaWFuZzwvQXV0aG9yPjxZZWFyPjIwMTc8L1llYXI+PFJl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KaWFuZzwvQXV0aG9yPjxZZWFyPjIwMTc8L1llYXI+PFJl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,25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 antitumor reactivity of natural killer cell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so be impaired by platelets through platelet-derived transforming growth factor-β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Kopp&lt;/Author&gt;&lt;Year&gt;2009&lt;/Year&gt;&lt;RecNum&gt;350&lt;/RecNum&gt;&lt;DisplayText&gt;&lt;style face="superscript"&gt;[26]&lt;/style&gt;&lt;/DisplayText&gt;&lt;record&gt;&lt;rec-number&gt;350&lt;/rec-number&gt;&lt;foreign-keys&gt;&lt;key app="EN" db-id="ssxzrwzzmpd0raezxaoxfse4rd00pwxsrrr5" timestamp="1557676588"&gt;350&lt;/key&gt;&lt;/foreign-keys&gt;&lt;ref-type name="Journal Article"&gt;17&lt;/ref-type&gt;&lt;contributors&gt;&lt;authors&gt;&lt;author&gt;Kopp, H. G.&lt;/author&gt;&lt;author&gt;Placke, T.&lt;/author&gt;&lt;author&gt;Salih, H. R.&lt;/author&gt;&lt;/authors&gt;&lt;/contributors&gt;&lt;auth-address&gt;Department of Hematology/Oncology, Eberhard Karls University, Tubingen, Germany.&lt;/auth-address&gt;&lt;titles&gt;&lt;title&gt;Platelet-derived transforming growth factor-beta down-regulates NKG2D thereby inhibiting natural killer cell antitumor reactivity&lt;/title&gt;&lt;secondary-title&gt;Cancer Res&lt;/secondary-title&gt;&lt;/titles&gt;&lt;periodical&gt;&lt;full-title&gt;Cancer Res&lt;/full-title&gt;&lt;/periodical&gt;&lt;pages&gt;7775-83&lt;/pages&gt;&lt;volume&gt;69&lt;/volume&gt;&lt;number&gt;19&lt;/number&gt;&lt;edition&gt;2009/09/10&lt;/edition&gt;&lt;keywords&gt;&lt;keyword&gt;Blood Platelets/immunology&lt;/keyword&gt;&lt;keyword&gt;Cell Line, Tumor&lt;/keyword&gt;&lt;keyword&gt;Down-Regulation&lt;/keyword&gt;&lt;keyword&gt;HCT116 Cells&lt;/keyword&gt;&lt;keyword&gt;Humans&lt;/keyword&gt;&lt;keyword&gt;Interferon-gamma/biosynthesis/blood&lt;/keyword&gt;&lt;keyword&gt;Killer Cells, Natural/*immunology&lt;/keyword&gt;&lt;keyword&gt;NK Cell Lectin-Like Receptor Subfamily K/*biosynthesis/genetics&lt;/keyword&gt;&lt;keyword&gt;Neoplasms/blood/*immunology&lt;/keyword&gt;&lt;keyword&gt;Platelet Activation&lt;/keyword&gt;&lt;keyword&gt;Transforming Growth Factor beta/blood/*immunology&lt;/keyword&gt;&lt;/keywords&gt;&lt;dates&gt;&lt;year&gt;2009&lt;/year&gt;&lt;pub-dates&gt;&lt;date&gt;Oct 1&lt;/date&gt;&lt;/pub-dates&gt;&lt;/dates&gt;&lt;isbn&gt;1538-7445 (Electronic)&amp;#xD;0008-5472 (Linking)&lt;/isbn&gt;&lt;accession-num&gt;19738039&lt;/accession-num&gt;&lt;urls&gt;&lt;related-urls&gt;&lt;url&gt;https://www.ncbi.nlm.nih.gov/pubmed/19738039&lt;/url&gt;&lt;/related-urls&gt;&lt;/urls&gt;&lt;electronic-resource-num&gt;10.1158/0008-5472.CAN-09-2123&lt;/electronic-resource-num&gt;&lt;/record&gt;&lt;/Cite&gt;&lt;/EndNote&gt;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6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In addition, platelets induce cisplatin resistance through the Akt/Bad/Bcl-2 signaling pathway under endoplasmic reticulum stres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YW5nPC9BdXRob3I+PFllYXI+MjAxODwvWWVhcj48UmVj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89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XYW5nPC9BdXRob3I+PFllYXI+MjAxODwvWWVhcj48UmVj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0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1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2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3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 interaction between platelets and tumor cells forms a mutually reinforcing cycle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mote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 metastasis. Thus, a reductio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filtratio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e tumor microenvironment might be a potential treatment strategy f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In addition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e of the mechanism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derly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antitumor effect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pirin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 multiple endocrine neoplasia type 1 was attributed to targ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rapy of platel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NYW5vaGFyYW48L0F1dGhvcj48WWVhcj4yMDE4PC9ZZWFy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4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begin">
          <w:fldData xml:space="preserve">PEVuZE5vdGU+PENpdGU+PEF1dGhvcj5NYW5vaGFyYW48L0F1dGhvcj48WWVhcj4yMDE4PC9ZZWFy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5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6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7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rPrChange w:id="398" w:author="FP" w:date="2019-09-29T16:49:00Z">
            <w:rPr>
              <w:rFonts w:ascii="Book Antiqua" w:hAnsi="Book Antiqua" w:cs="Times New Roman"/>
              <w:color w:val="000000" w:themeColor="text1"/>
              <w:kern w:val="0"/>
              <w:sz w:val="24"/>
              <w:szCs w:val="24"/>
            </w:rPr>
          </w:rPrChange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73FAB00" w14:textId="31708AE4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ur study has some limitations.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irst,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ature of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trospective study with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imited sample size restricts the level of evidence. A</w:t>
      </w:r>
      <w:ins w:id="399" w:author="author" w:date="2019-09-27T12:13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nother</w:t>
        </w:r>
      </w:ins>
      <w:del w:id="400" w:author="author" w:date="2019-09-27T12:13:00Z">
        <w:r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 </w:delText>
        </w:r>
        <w:r w:rsidR="00CA78AC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further</w:delText>
        </w:r>
      </w:del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spective study with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larg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mple size 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ed</w:t>
      </w:r>
      <w:ins w:id="401" w:author="author" w:date="2019-09-27T12:13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s</w:t>
        </w:r>
      </w:ins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duct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multicent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operation. Next, the mechanism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 whic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s influence the recurrence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atients with resectable pN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not thoroughly investigat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thus,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eriments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examin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mechanism need to be implemented.</w:t>
      </w:r>
    </w:p>
    <w:p w14:paraId="708FFAEF" w14:textId="1656F5D9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conclusion, w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u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t TIP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potential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gnosis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ddition,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rapy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argeting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s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ld improve the long-term survival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patient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5E9A9E28" w14:textId="77777777" w:rsidR="00750B5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CB23DC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aps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Segoe UI"/>
          <w:b/>
          <w:caps/>
          <w:color w:val="000000" w:themeColor="text1"/>
          <w:kern w:val="0"/>
          <w:sz w:val="24"/>
          <w:szCs w:val="24"/>
          <w:shd w:val="clear" w:color="auto" w:fill="FFFFFF"/>
        </w:rPr>
        <w:t>Article Highlights</w:t>
      </w:r>
      <w:r w:rsidR="005C55E7" w:rsidRPr="00447A3A">
        <w:rPr>
          <w:rFonts w:ascii="Book Antiqua" w:eastAsia="DengXian" w:hAnsi="Book Antiqua" w:cs="Segoe UI"/>
          <w:b/>
          <w:caps/>
          <w:color w:val="000000" w:themeColor="text1"/>
          <w:kern w:val="0"/>
          <w:sz w:val="24"/>
          <w:szCs w:val="24"/>
          <w:shd w:val="clear" w:color="auto" w:fill="FFFFFF"/>
        </w:rPr>
        <w:t xml:space="preserve"> </w:t>
      </w:r>
    </w:p>
    <w:p w14:paraId="0CF89539" w14:textId="7777777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background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</w:p>
    <w:p w14:paraId="3781597D" w14:textId="592553B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neuroendocrine tumor (pNET) is the second </w:t>
      </w:r>
      <w:ins w:id="402" w:author="author" w:date="2019-09-27T12:13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most 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malignancy among pancreatic tumors. Most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a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imarily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ed on the significance of tumor cells, but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w ha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cused on the importance of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 in pNET. Platelets ar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mportant component of the tum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microenvironment. However, the importance of platelets in pNET lacks adequate literature support.</w:t>
      </w:r>
    </w:p>
    <w:p w14:paraId="7852E992" w14:textId="7777777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FD78C17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motivation</w:t>
      </w:r>
    </w:p>
    <w:p w14:paraId="2B26002F" w14:textId="3E17CC68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o </w:t>
      </w:r>
      <w:r w:rsidR="00903CD0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ssess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otential clinical meaning of platelets in pNET and offer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>evidence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oncerning a potential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ti-platelet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apeutic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trategy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for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>pNET.</w:t>
      </w:r>
    </w:p>
    <w:p w14:paraId="6BE1DCE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52E42484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objectives</w:t>
      </w:r>
    </w:p>
    <w:p w14:paraId="1559C861" w14:textId="1F5B8793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umor-infiltrating platelets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ors of survival and recurrence outcome for patients with resectable pNET.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</w:p>
    <w:p w14:paraId="3068DE59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4226BD2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methods</w:t>
      </w:r>
    </w:p>
    <w:p w14:paraId="633312D9" w14:textId="55ACCCDA" w:rsidR="00752C95" w:rsidRPr="00447A3A" w:rsidRDefault="00903CD0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113 patients who had undergon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radical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surgical resection were retrospectively enrolled. All the specimens were selected </w:t>
      </w:r>
      <w:r w:rsidR="00752C95"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  <w:rPrChange w:id="403" w:author="FP" w:date="2019-09-29T16:49:00Z">
            <w:rPr>
              <w:rFonts w:ascii="Book Antiqua" w:eastAsia="DengXian" w:hAnsi="Book Antiqua" w:cs="Times New Roman"/>
              <w:color w:val="000000" w:themeColor="text1"/>
              <w:sz w:val="24"/>
              <w:szCs w:val="24"/>
            </w:rPr>
          </w:rPrChange>
        </w:rPr>
        <w:t>via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athologic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diagnosis </w:t>
      </w:r>
      <w:r w:rsidR="00950FEA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pNET without distant metastasis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ther tumor history. None of the patients had received any preoperative chemotherapy or radiotherapy or died of postoperative complications within 30 d</w:t>
      </w:r>
      <w:del w:id="404" w:author="FP" w:date="2019-09-29T16:45:00Z">
        <w:r w:rsidR="00CA5987" w:rsidRPr="00447A3A" w:rsidDel="005067CA">
          <w:rPr>
            <w:rFonts w:ascii="Book Antiqua" w:eastAsia="DengXian" w:hAnsi="Book Antiqua" w:cs="Times New Roman"/>
            <w:color w:val="000000" w:themeColor="text1"/>
            <w:kern w:val="0"/>
            <w:sz w:val="24"/>
            <w:szCs w:val="24"/>
          </w:rPr>
          <w:delText>ays</w:delText>
        </w:r>
      </w:del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munohistochemical analysis of CD42b expression in tumor specimen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performed to determine the presence of TIPs. Univariate and multivariat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alyses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pplied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analyze the prognostic value of tumor-infiltrating platelets.</w:t>
      </w:r>
    </w:p>
    <w:p w14:paraId="396709F1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40F526BC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results</w:t>
      </w:r>
    </w:p>
    <w:p w14:paraId="17DBDF61" w14:textId="241E0871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-infiltrating platelets were observed in intratumoral areas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54 patients. Neither basic characteristics nor preoperative platelet count, </w:t>
      </w:r>
      <w:ins w:id="405" w:author="author" w:date="2019-09-27T12:14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mean platelet volume, or</w:t>
        </w:r>
      </w:ins>
      <w:ins w:id="406" w:author="author" w:date="2019-09-27T12:15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p</w:t>
        </w:r>
      </w:ins>
      <w:ins w:id="407" w:author="author" w:date="2019-09-27T12:14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latelet lymphoid ratio</w:t>
        </w:r>
      </w:ins>
      <w:del w:id="408" w:author="author" w:date="2019-09-27T12:15:00Z">
        <w:r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MPV, </w:delText>
        </w:r>
        <w:r w:rsidR="00903CD0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 xml:space="preserve">or </w:delText>
        </w:r>
        <w:r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PLR</w:delText>
        </w:r>
      </w:del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atistic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ith CD42b expression. Platelet count, mean platelet volume, and platelet-to-lymphocyte ratio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preoperative blood tests were not related to overall survival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-free survival. Tumor-infiltrating platelets wer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und to b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 of survival and recurrence outcome for patients with resectable pNET. The major limitations were that the nature of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trospective study with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sample siz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tric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level of evidence and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echanism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whic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s influence the recurrence of patients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not thoroughly investigated. </w:t>
      </w:r>
    </w:p>
    <w:p w14:paraId="691540FC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</w:pPr>
    </w:p>
    <w:p w14:paraId="6F6AFEF4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conclusions</w:t>
      </w:r>
    </w:p>
    <w:p w14:paraId="76C3B6B2" w14:textId="060DC901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 uncover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ionship between tumor-infiltrating platelets and the prognosis of patients with pNET following radical resection.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We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found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-infiltrating platelet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were potential pNET prognosis indic</w:t>
      </w:r>
      <w:r w:rsidR="00F83DDC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ors. </w:t>
      </w:r>
      <w:r w:rsidR="008A3319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addition,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erapy </w:t>
      </w:r>
      <w:r w:rsidR="00950FEA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argeting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platelets in pNET could improve long-term survival. We further provide the clinical meaning of platelets in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umor microenvironment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NET.</w:t>
      </w:r>
    </w:p>
    <w:p w14:paraId="4D44C5C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</w:pPr>
    </w:p>
    <w:p w14:paraId="62640130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</w:pPr>
      <w:r w:rsidRPr="00447A3A"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  <w:t>Research perspectives</w:t>
      </w:r>
    </w:p>
    <w:p w14:paraId="318E7A7C" w14:textId="795939E0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A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further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prospective study with 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a large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sample size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should be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 conduct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ed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with multicenter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cooperation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, and additional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experiments 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to assess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the mechanism need to be implemented. If possible, we recommend a randomized double-blind controlled clinical trial for platelet-targeted therapy for pNET.</w:t>
      </w:r>
    </w:p>
    <w:p w14:paraId="41FDBE0A" w14:textId="77777777" w:rsidR="00803745" w:rsidRPr="00447A3A" w:rsidRDefault="0080374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3E705B0D" w14:textId="6F0E2F0C" w:rsidR="00803745" w:rsidRPr="00447A3A" w:rsidRDefault="0071489B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ACKNOWLEDGMENTS</w:t>
      </w:r>
    </w:p>
    <w:p w14:paraId="7761DE42" w14:textId="7DA5EB48" w:rsidR="00803745" w:rsidRPr="00447A3A" w:rsidRDefault="0080374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 appreciate the support and help from Dr. Ya-Fei Chen, Dr. Houpu Xu</w:t>
      </w:r>
      <w:r w:rsidR="00A146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Dr. Dan Huang</w:t>
      </w:r>
      <w:ins w:id="409" w:author="author" w:date="2019-09-27T12:16:00Z">
        <w:r w:rsidR="005228FD" w:rsidRPr="00447A3A">
          <w:rPr>
            <w:rFonts w:ascii="Book Antiqua" w:hAnsi="Book Antiqua"/>
            <w:color w:val="000000" w:themeColor="text1"/>
            <w:kern w:val="0"/>
            <w:sz w:val="24"/>
            <w:szCs w:val="24"/>
          </w:rPr>
          <w:t>,</w:t>
        </w:r>
      </w:ins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Dr. Cong T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0987055" w14:textId="77777777" w:rsidR="00803745" w:rsidRPr="00447A3A" w:rsidRDefault="0080374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31A2526" w14:textId="77777777" w:rsidR="00331C6D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4D100C74" w14:textId="77777777" w:rsidR="00F201CF" w:rsidRPr="00447A3A" w:rsidRDefault="00331C6D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REFERENCES</w:t>
      </w:r>
    </w:p>
    <w:p w14:paraId="7BBAA7DC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Lee M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Harris C, Baeg KJ, Aronson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Wisnivesky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JP, Kim MK. Incidence Trends of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astroenteropancreati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Neuroendocrine Tumors in the United States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 [PMID: 30580091 DOI: 10.1016/j.cgh.2018.12.017]</w:t>
      </w:r>
    </w:p>
    <w:p w14:paraId="42C6AE70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Öberg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nigg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wekkeboo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erre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; ESMO Guidelines Working Group. Neuroendocrine gastro-entero-pancreatic tumors: ESMO Clinical Practice Guidelines for diagnosis, treatment and follow-up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23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uppl 7: vii124-vii130 [PMID: 22997445 DOI: 10.1093/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nnon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/mds295]</w:t>
      </w:r>
    </w:p>
    <w:p w14:paraId="2ACBE2C8" w14:textId="3A233EA9" w:rsidR="00594EB7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0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1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3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  <w:rPrChange w:id="412" w:author="FP" w:date="2019-09-29T16:49:00Z">
            <w:rPr>
              <w:rFonts w:ascii="Bodoni MT" w:eastAsia="DengXian" w:hAnsi="Bodoni MT" w:cs="Times New Roman"/>
              <w:b/>
              <w:bCs/>
              <w:color w:val="000000" w:themeColor="text1"/>
              <w:kern w:val="0"/>
              <w:sz w:val="24"/>
              <w:szCs w:val="24"/>
            </w:rPr>
          </w:rPrChange>
        </w:rPr>
        <w:t>Kaderli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  <w:rPrChange w:id="413" w:author="FP" w:date="2019-09-29T16:49:00Z">
            <w:rPr>
              <w:rFonts w:ascii="Bodoni MT" w:eastAsia="DengXian" w:hAnsi="Bodoni MT" w:cs="Times New Roman"/>
              <w:b/>
              <w:bCs/>
              <w:color w:val="000000" w:themeColor="text1"/>
              <w:kern w:val="0"/>
              <w:sz w:val="24"/>
              <w:szCs w:val="24"/>
            </w:rPr>
          </w:rPrChange>
        </w:rPr>
        <w:t xml:space="preserve"> RM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4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5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Spanj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6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7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Kollá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8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19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Bütikof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0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L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1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Gloy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2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V, Dumont RA, Seiler CA, Christ ER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3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Radojewsk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4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P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5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Brie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6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M, Walter MA. </w:t>
      </w:r>
      <w:bookmarkStart w:id="427" w:name="OLE_LINK1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8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Therapeutic Options for Neuroendocrine Tumors: A Systematic Review and Network Meta-analysis</w:t>
      </w:r>
      <w:bookmarkEnd w:id="427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29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  <w:rPrChange w:id="430" w:author="FP" w:date="2019-09-29T16:49:00Z">
            <w:rPr>
              <w:rFonts w:ascii="Bodoni MT" w:eastAsia="DengXian" w:hAnsi="Bodoni MT" w:cs="Times New Roman"/>
              <w:i/>
              <w:iCs/>
              <w:color w:val="000000" w:themeColor="text1"/>
              <w:kern w:val="0"/>
              <w:sz w:val="24"/>
              <w:szCs w:val="24"/>
            </w:rPr>
          </w:rPrChange>
        </w:rPr>
        <w:t xml:space="preserve">JAMA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  <w:rPrChange w:id="431" w:author="FP" w:date="2019-09-29T16:49:00Z">
            <w:rPr>
              <w:rFonts w:ascii="Bodoni MT" w:eastAsia="DengXian" w:hAnsi="Bodoni MT" w:cs="Times New Roman"/>
              <w:i/>
              <w:iCs/>
              <w:color w:val="000000" w:themeColor="text1"/>
              <w:kern w:val="0"/>
              <w:sz w:val="24"/>
              <w:szCs w:val="24"/>
            </w:rPr>
          </w:rPrChange>
        </w:rPr>
        <w:t>Oncol</w:t>
      </w:r>
      <w:proofErr w:type="spellEnd"/>
      <w:r w:rsidR="00594EB7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32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 2019; </w:t>
      </w:r>
      <w:r w:rsidR="00594EB7" w:rsidRPr="00447A3A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  <w:rPrChange w:id="433" w:author="FP" w:date="2019-09-29T16:49:00Z">
            <w:rPr>
              <w:rFonts w:ascii="Bodoni MT" w:hAnsi="Bodoni MT" w:cs="Arial"/>
              <w:color w:val="000000" w:themeColor="text1"/>
              <w:kern w:val="0"/>
              <w:sz w:val="24"/>
              <w:szCs w:val="24"/>
              <w:shd w:val="clear" w:color="auto" w:fill="FFFFFF"/>
            </w:rPr>
          </w:rPrChange>
        </w:rPr>
        <w:t>[</w:t>
      </w:r>
      <w:proofErr w:type="spellStart"/>
      <w:r w:rsidR="00594EB7" w:rsidRPr="00447A3A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  <w:rPrChange w:id="434" w:author="FP" w:date="2019-09-29T16:49:00Z">
            <w:rPr>
              <w:rFonts w:ascii="Bodoni MT" w:hAnsi="Bodoni MT" w:cs="Arial"/>
              <w:color w:val="000000" w:themeColor="text1"/>
              <w:kern w:val="0"/>
              <w:sz w:val="24"/>
              <w:szCs w:val="24"/>
              <w:shd w:val="clear" w:color="auto" w:fill="FFFFFF"/>
            </w:rPr>
          </w:rPrChange>
        </w:rPr>
        <w:t>Epub</w:t>
      </w:r>
      <w:proofErr w:type="spellEnd"/>
      <w:r w:rsidR="00594EB7" w:rsidRPr="00447A3A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  <w:rPrChange w:id="435" w:author="FP" w:date="2019-09-29T16:49:00Z">
            <w:rPr>
              <w:rFonts w:ascii="Bodoni MT" w:hAnsi="Bodoni MT" w:cs="Arial"/>
              <w:color w:val="000000" w:themeColor="text1"/>
              <w:kern w:val="0"/>
              <w:sz w:val="24"/>
              <w:szCs w:val="24"/>
              <w:shd w:val="clear" w:color="auto" w:fill="FFFFFF"/>
            </w:rPr>
          </w:rPrChange>
        </w:rPr>
        <w:t xml:space="preserve"> ahead of print]</w:t>
      </w:r>
      <w:r w:rsidR="00594EB7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36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 xml:space="preserve">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  <w:rPrChange w:id="437" w:author="FP" w:date="2019-09-29T16:49:00Z">
            <w:rPr>
              <w:rFonts w:ascii="Bodoni MT" w:eastAsia="DengXian" w:hAnsi="Bodoni MT" w:cs="Times New Roman"/>
              <w:color w:val="000000" w:themeColor="text1"/>
              <w:kern w:val="0"/>
              <w:sz w:val="24"/>
              <w:szCs w:val="24"/>
            </w:rPr>
          </w:rPrChange>
        </w:rPr>
        <w:t>[PMID: 30763436 DOI: 10.1001/jamaoncol.2018.6720]</w:t>
      </w:r>
    </w:p>
    <w:p w14:paraId="4AA7763B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4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Haemmerl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Stone RL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ent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DG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. The Platelet Lifeline to Cancer: Challenges and Opportunitie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Cel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3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965-983 [PMID: 29657130 DOI: 10.1016/j.ccell.2018.03.002]</w:t>
      </w:r>
    </w:p>
    <w:p w14:paraId="156F8DA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5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Plack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Örge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Schaller M, Jung G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mense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G, Kopp HG, Salih HR. Platelet-derived MHC class I confers a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seudonorma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henotype to cancer cells that subverts the antitumor reactivity of natural killer immune cell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Re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72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440-448 [PMID: 22127925 DOI: 10.1158/0008-5472.CAN-11-1872]</w:t>
      </w:r>
    </w:p>
    <w:p w14:paraId="739904F2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Rao 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 Bu LL, Ma L, Wang W, Liu H, Wan D, Liu JF, Li A, Guo SS, Zhang L, Zhang WF, Zhao XZ, Sun ZJ, Liu W. Platelet-Facilitated Photothermal Therapy of Head and Neck Squamous Cell Carcinoma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gew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Ed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5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986-991 [PMID: 29193651 DOI: 10.1002/anie.201709457]</w:t>
      </w:r>
    </w:p>
    <w:p w14:paraId="505F9F3D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7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Wang Z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 Fang M, Li J, Yang R, Du J, Luo Y. High Platelet Levels Attenuate the Efficacy of Platinum-Based Treatment in Non-Small Cell Lung Cancer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Cell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Physio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ioche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4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456-2469 [PMID: 30121639 DOI: 10.1159/000492683]</w:t>
      </w:r>
    </w:p>
    <w:p w14:paraId="7F6CD39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8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altenbor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atzk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in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rec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acker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Vondr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F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mpnau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kt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chre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. Prediction of survival and tumor recurrence in patients undergoing surgery for pancreatic neuroendocrine neoplasm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J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3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94-202 [PMID: 26709239 DOI: 10.1002/jso.24116]</w:t>
      </w:r>
    </w:p>
    <w:p w14:paraId="0CFDCE9A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9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ou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Li Q, Kou F, Zhu Y, Lu M, Li J, Lu Z, Shen L. Prognostic value of inflammation-based markers in advanced or metastatic neuroendocrin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umour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urr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30-e38 [PMID: 30853807 DOI: 10.3747/co.26.4135]</w:t>
      </w:r>
    </w:p>
    <w:p w14:paraId="7FEBAAE8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0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arama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ostanc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B, Aksoy E, Kurt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Cele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Ul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Dalgi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urmeli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ayr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k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. The predictive value of mean platelet volume in differential diagnosis of non-functional pancreatic neuroendocrine tumors from pancreatic adenocarcinoma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Eur J Intern Me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1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2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95-e98 [PMID: 22075321 DOI: 10.1016/j.ejim.2011.04.005]</w:t>
      </w:r>
    </w:p>
    <w:p w14:paraId="0F0872A2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Salman T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aza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N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Var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flaz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Unek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ucukzeybek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lacaci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tag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emi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Cengi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zto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ar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O. Prognostic Value of the Pretreatment Neutrophil-to-Lymphocyte Ratio and Platelet-to-Lymphocyte Ratio for Patients with Neuroendocrine Tumors: An Izmir Oncology Group Stud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hemotherap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61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81-286 [PMID: 27070366 DOI: 10.1159/000445045]</w:t>
      </w:r>
    </w:p>
    <w:p w14:paraId="5222572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2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Gaitanidis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Patel D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lub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iros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dowsk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ebebew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. Markers of Systemic Inflammatory Response are Prognostic Factors in Patients with Pancreatic Neuroendocrine Tumors (PNETs): A Prospective Analysi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22-130 [PMID: 29134377 DOI: 10.1245/s10434-017-6241-4]</w:t>
      </w:r>
    </w:p>
    <w:p w14:paraId="0A75D2F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3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hang S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Yao L, Wang WQ, Xu JZ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X, Jin 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a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L, Wu CT, Qi ZH, Li H, Li S, Ni QX, Yu XJ, Fu DL, Liu L. Tumor-Infiltrating Platelets Predict Postsurgical Survival in Patients with Pancreatic Ductal Adenocarcinoma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984-3993 [PMID: 30171511 DOI: 10.1245/s10434-018-6727-8]</w:t>
      </w:r>
    </w:p>
    <w:p w14:paraId="652A8A1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4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Saito H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ushi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Miyashita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yam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, Yamaguchi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suka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Kinoshita J, Tajima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nomiy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ht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. Potential of extravasated platelet aggregation as a surrogate marker for overall survival in patients with advanced gastric cancer treated with preoperative docetaxel, cisplatin and S-1: a retrospective observational stud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MC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94 [PMID: 28449652 DOI: 10.1186/s12885-017-3279-4]</w:t>
      </w:r>
    </w:p>
    <w:p w14:paraId="2BFFAD8E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5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Ishikawa 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Miyashita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Inokuch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Hayashi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yam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, Tajima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akamur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nomiy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Ahmed AK, Harman J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ushi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ht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. Platelets surrounding primary tumor cells are related to chemoresistance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Oncol Rep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787-794 [PMID: 27349611 DOI: 10.3892/or.2016.4898]</w:t>
      </w:r>
    </w:p>
    <w:p w14:paraId="0AB1F256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Yang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Zhou X, Fan X, Xiao M, Yang D, Liang B, Dai M, Shan L, Lu J, Lin Z, Liu R,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Liu J, Wang L, Zhong M, Jiang Y, Bai X. mTORC1 promotes aging-related venous thrombosis in mice via elevation of platelet volume and activation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loo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2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615-624 [PMID: 27288518 DOI: 10.1182/blood-2015-10-672964]</w:t>
      </w:r>
    </w:p>
    <w:p w14:paraId="67AA873C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7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Wojtukiewicz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Z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ierk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, Hempel D, Tucker SC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on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V. Platelets and cancer angiogenesis nexu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Metastasis Rev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49-262 [PMID: 28681240 DOI: 10.1007/s10555-017-9673-1]</w:t>
      </w:r>
    </w:p>
    <w:p w14:paraId="1412F94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8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Ronca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nkhei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tol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truyf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Lieken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. Tumor angiogenesis revisited: Regulators and clinical implication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Med Res Rev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231-1274 [PMID: 28643862 DOI: 10.1002/med.21452]</w:t>
      </w:r>
    </w:p>
    <w:p w14:paraId="36F171D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9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Miao 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Shu D, Zhu Y, Lu M, Zhang Q, Pei Y, He AD, Ma R, Zhang B, Ming ZY. Cancer cell-derived immunoglobulin G activates platelets by binding to platelet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cγRII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ell Death Di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0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87 [PMID: 30692520 DOI: 10.1038/s41419-019-1367-x]</w:t>
      </w:r>
    </w:p>
    <w:p w14:paraId="67A8C0D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0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hang 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Qi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Y, Blanchard AT, Chang Y, Brockman JM, Ma VP, Lam WA, Salaita K. Platelet integrins exhibit anisotropic mechanosensing and harness piconewton forces to mediate platelet aggregation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Proc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Nat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cad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US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25-330 [PMID: 29269394 DOI: 10.1073/pnas.1710828115]</w:t>
      </w:r>
    </w:p>
    <w:p w14:paraId="4FFA9E0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Cho M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ottsfor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-Miller J, Vasquez HG, Stone R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Zan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Kroll M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. Platelets increase the proliferation of ovarian cancer cell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loo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20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4869-4872 [PMID: 22966171 DOI: 10.1182/blood-2012-06-438598]</w:t>
      </w:r>
    </w:p>
    <w:p w14:paraId="5C8CFC35" w14:textId="6661FAE3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2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Liang H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Yan X, Pan Y, Wang Y, Wang N, Li L, Liu Y, Chen X, Zhang CY, Gu H, Zen K. MicroRNA-223 delivered by platelet-derived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crovesicle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romotes lung cancer cell invasion via targeting tumor suppressor EPB41L3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Mol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5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4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58 [PMID: 25881295 DOI: 10.1186/s12943-015-0327-z]</w:t>
      </w:r>
    </w:p>
    <w:p w14:paraId="27B467A7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3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Haemmerl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Taylor ML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utschn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radee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Cho MS, Sheng J, Lyons Y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agaraj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D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L, Wen Y, Mangala LS, Hansen J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upaimool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harpur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M, Rodriguez-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guay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Yi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Y, Lee JS, Ivan C, Hu W, Lopez-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restei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G, Wong S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arl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Y, Levine DA, Liu 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. Platelets reduc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noiki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nd promote metastasis by activating YAP1 signaling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Nat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ommu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10 [PMID: 28827520 DOI: 10.1038/s41467-017-00411-z]</w:t>
      </w:r>
    </w:p>
    <w:p w14:paraId="4EF948CF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24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Au AE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shindranat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Borg R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ifel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O, Andrews RK, Gardiner EE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edcalf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L, Samson AL. Activated platelets rescue apoptotic cells via paracrine activation of EGFR and DNA-dependent protein kinase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ell Death Di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4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1410 [PMID: 25210793 DOI: 10.1038/cddis.2014.373]</w:t>
      </w:r>
    </w:p>
    <w:p w14:paraId="4C6B108E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5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Jiang 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Luan Y, Miao X, Sun C, Li K, Huang Z, Xu D, Zhang M, Kong F, Li N. Platelet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eleasat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romotes breast cancer growth and angiogenesis via VEGF-integrin cooperativ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ignalling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r J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695-703 [PMID: 28697175 DOI: 10.1038/bjc.2017.214]</w:t>
      </w:r>
    </w:p>
    <w:p w14:paraId="4266EBE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opp HG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lack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li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R. Platelet-derived transforming growth factor-beta down-regulates NKG2D thereby inhibiting natural killer cell antitumor reactivit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Re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0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69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7775-7783 [PMID: 19738039 DOI: 10.1158/0008-5472.CAN-09-2123]</w:t>
      </w:r>
    </w:p>
    <w:p w14:paraId="0173FDD8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7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Manohara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endric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Di Fazio P, Bollmann C, Roth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Joo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ntzir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Albers M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aswamy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rtolin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, Zhang CX, Slater EP, Bartsch DK, Lopez-Lopez CL. Chemoprevention with Enalapril and Aspirin in Men1(+/T) Knockout Mouse Model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Neuroendocrinolog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0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57-266 [PMID: 30025403 DOI: 10.1159/000492224]</w:t>
      </w:r>
    </w:p>
    <w:p w14:paraId="1C86A979" w14:textId="2838A61C" w:rsidR="00A146B1" w:rsidRPr="00447A3A" w:rsidDel="00673843" w:rsidRDefault="005D75E3" w:rsidP="00673843">
      <w:pPr>
        <w:widowControl/>
        <w:snapToGrid w:val="0"/>
        <w:spacing w:line="360" w:lineRule="auto"/>
        <w:jc w:val="right"/>
        <w:rPr>
          <w:del w:id="438" w:author="FP" w:date="2019-09-29T16:37:00Z"/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</w:pPr>
      <w:bookmarkStart w:id="439" w:name="OLE_LINK52"/>
      <w:bookmarkStart w:id="440" w:name="OLE_LINK57"/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br w:type="page"/>
      </w:r>
      <w:bookmarkStart w:id="441" w:name="OLE_LINK148"/>
      <w:bookmarkStart w:id="442" w:name="OLE_LINK320"/>
      <w:bookmarkStart w:id="443" w:name="OLE_LINK387"/>
      <w:bookmarkStart w:id="444" w:name="OLE_LINK254"/>
      <w:bookmarkStart w:id="445" w:name="OLE_LINK149"/>
      <w:bookmarkStart w:id="446" w:name="OLE_LINK225"/>
      <w:bookmarkStart w:id="447" w:name="OLE_LINK207"/>
      <w:bookmarkStart w:id="448" w:name="OLE_LINK226"/>
      <w:bookmarkStart w:id="449" w:name="OLE_LINK212"/>
      <w:bookmarkStart w:id="450" w:name="OLE_LINK250"/>
      <w:bookmarkStart w:id="451" w:name="OLE_LINK281"/>
      <w:bookmarkStart w:id="452" w:name="OLE_LINK282"/>
      <w:bookmarkStart w:id="453" w:name="OLE_LINK313"/>
      <w:bookmarkStart w:id="454" w:name="OLE_LINK304"/>
      <w:bookmarkStart w:id="455" w:name="OLE_LINK321"/>
      <w:bookmarkStart w:id="456" w:name="OLE_LINK385"/>
      <w:bookmarkStart w:id="457" w:name="OLE_LINK400"/>
      <w:bookmarkStart w:id="458" w:name="OLE_LINK346"/>
      <w:bookmarkStart w:id="459" w:name="OLE_LINK371"/>
      <w:bookmarkStart w:id="460" w:name="OLE_LINK334"/>
      <w:bookmarkStart w:id="461" w:name="OLE_LINK1830"/>
      <w:bookmarkStart w:id="462" w:name="OLE_LINK457"/>
      <w:bookmarkStart w:id="463" w:name="OLE_LINK288"/>
      <w:bookmarkStart w:id="464" w:name="OLE_LINK384"/>
      <w:bookmarkStart w:id="465" w:name="OLE_LINK379"/>
      <w:bookmarkStart w:id="466" w:name="OLE_LINK303"/>
      <w:bookmarkStart w:id="467" w:name="OLE_LINK450"/>
      <w:bookmarkStart w:id="468" w:name="OLE_LINK489"/>
      <w:bookmarkStart w:id="469" w:name="OLE_LINK535"/>
      <w:bookmarkStart w:id="470" w:name="OLE_LINK648"/>
      <w:bookmarkStart w:id="471" w:name="OLE_LINK686"/>
      <w:bookmarkStart w:id="472" w:name="OLE_LINK471"/>
      <w:bookmarkStart w:id="473" w:name="OLE_LINK462"/>
      <w:bookmarkStart w:id="474" w:name="OLE_LINK519"/>
      <w:bookmarkStart w:id="475" w:name="OLE_LINK575"/>
      <w:bookmarkStart w:id="476" w:name="OLE_LINK491"/>
      <w:bookmarkStart w:id="477" w:name="OLE_LINK532"/>
      <w:bookmarkStart w:id="478" w:name="OLE_LINK572"/>
      <w:bookmarkStart w:id="479" w:name="OLE_LINK574"/>
      <w:bookmarkStart w:id="480" w:name="OLE_LINK480"/>
      <w:bookmarkStart w:id="481" w:name="OLE_LINK567"/>
      <w:bookmarkStart w:id="482" w:name="OLE_LINK2700"/>
      <w:bookmarkStart w:id="483" w:name="OLE_LINK581"/>
      <w:bookmarkStart w:id="484" w:name="OLE_LINK639"/>
      <w:bookmarkStart w:id="485" w:name="OLE_LINK688"/>
      <w:bookmarkStart w:id="486" w:name="OLE_LINK722"/>
      <w:bookmarkStart w:id="487" w:name="OLE_LINK542"/>
      <w:bookmarkStart w:id="488" w:name="OLE_LINK589"/>
      <w:bookmarkStart w:id="489" w:name="OLE_LINK582"/>
      <w:bookmarkStart w:id="490" w:name="OLE_LINK640"/>
      <w:bookmarkStart w:id="491" w:name="OLE_LINK714"/>
      <w:bookmarkStart w:id="492" w:name="OLE_LINK593"/>
      <w:bookmarkStart w:id="493" w:name="OLE_LINK716"/>
      <w:bookmarkStart w:id="494" w:name="OLE_LINK770"/>
      <w:bookmarkStart w:id="495" w:name="OLE_LINK801"/>
      <w:bookmarkStart w:id="496" w:name="OLE_LINK660"/>
      <w:bookmarkStart w:id="497" w:name="OLE_LINK781"/>
      <w:bookmarkStart w:id="498" w:name="OLE_LINK833"/>
      <w:bookmarkStart w:id="499" w:name="OLE_LINK642"/>
      <w:bookmarkStart w:id="500" w:name="OLE_LINK700"/>
      <w:bookmarkStart w:id="501" w:name="OLE_LINK792"/>
      <w:bookmarkStart w:id="502" w:name="OLE_LINK2882"/>
      <w:bookmarkStart w:id="503" w:name="OLE_LINK836"/>
      <w:bookmarkStart w:id="504" w:name="OLE_LINK889"/>
      <w:bookmarkStart w:id="505" w:name="OLE_LINK782"/>
      <w:bookmarkStart w:id="506" w:name="OLE_LINK826"/>
      <w:bookmarkStart w:id="507" w:name="OLE_LINK865"/>
      <w:bookmarkStart w:id="508" w:name="OLE_LINK856"/>
      <w:bookmarkStart w:id="509" w:name="OLE_LINK908"/>
      <w:bookmarkStart w:id="510" w:name="OLE_LINK980"/>
      <w:bookmarkStart w:id="511" w:name="OLE_LINK1018"/>
      <w:bookmarkStart w:id="512" w:name="OLE_LINK1049"/>
      <w:bookmarkStart w:id="513" w:name="OLE_LINK1076"/>
      <w:bookmarkStart w:id="514" w:name="OLE_LINK1106"/>
      <w:bookmarkStart w:id="515" w:name="OLE_LINK891"/>
      <w:bookmarkStart w:id="516" w:name="OLE_LINK943"/>
      <w:bookmarkStart w:id="517" w:name="OLE_LINK981"/>
      <w:bookmarkStart w:id="518" w:name="OLE_LINK1030"/>
      <w:bookmarkStart w:id="519" w:name="OLE_LINK847"/>
      <w:bookmarkStart w:id="520" w:name="OLE_LINK909"/>
      <w:bookmarkStart w:id="521" w:name="OLE_LINK906"/>
      <w:bookmarkStart w:id="522" w:name="OLE_LINK992"/>
      <w:bookmarkStart w:id="523" w:name="OLE_LINK993"/>
      <w:bookmarkStart w:id="524" w:name="OLE_LINK1052"/>
      <w:bookmarkStart w:id="525" w:name="OLE_LINK946"/>
      <w:bookmarkStart w:id="526" w:name="OLE_LINK911"/>
      <w:bookmarkStart w:id="527" w:name="OLE_LINK930"/>
      <w:bookmarkStart w:id="528" w:name="OLE_LINK1059"/>
      <w:bookmarkStart w:id="529" w:name="OLE_LINK1174"/>
      <w:bookmarkStart w:id="530" w:name="OLE_LINK1137"/>
      <w:bookmarkStart w:id="531" w:name="OLE_LINK1167"/>
      <w:bookmarkStart w:id="532" w:name="OLE_LINK1200"/>
      <w:bookmarkStart w:id="533" w:name="OLE_LINK1241"/>
      <w:bookmarkStart w:id="534" w:name="OLE_LINK1288"/>
      <w:bookmarkStart w:id="535" w:name="OLE_LINK1056"/>
      <w:bookmarkStart w:id="536" w:name="OLE_LINK1158"/>
      <w:bookmarkStart w:id="537" w:name="OLE_LINK1175"/>
      <w:bookmarkStart w:id="538" w:name="OLE_LINK1074"/>
      <w:bookmarkStart w:id="539" w:name="OLE_LINK1169"/>
      <w:bookmarkStart w:id="540" w:name="OLE_LINK386"/>
      <w:bookmarkStart w:id="541" w:name="OLE_LINK33"/>
      <w:bookmarkStart w:id="542" w:name="OLE_LINK34"/>
      <w:bookmarkStart w:id="543" w:name="OLE_LINK599"/>
      <w:bookmarkStart w:id="544" w:name="OLE_LINK87"/>
      <w:bookmarkStart w:id="545" w:name="OLE_LINK129"/>
      <w:bookmarkEnd w:id="439"/>
      <w:bookmarkEnd w:id="440"/>
      <w:r w:rsidR="00A146B1"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lastRenderedPageBreak/>
        <w:t xml:space="preserve">P-Reviewer: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Neri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Tsolakis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AV,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Vagholkar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KR</w:t>
      </w:r>
      <w:ins w:id="546" w:author="FP" w:date="2019-09-29T16:38:00Z">
        <w:r w:rsidR="00673843" w:rsidRPr="00447A3A">
          <w:rPr>
            <w:rFonts w:ascii="Book Antiqua" w:eastAsia="宋体" w:hAnsi="Book Antiqua" w:cs="Times New Roman"/>
            <w:b/>
            <w:bCs/>
            <w:color w:val="000000" w:themeColor="text1"/>
            <w:kern w:val="0"/>
            <w:sz w:val="24"/>
            <w:szCs w:val="24"/>
          </w:rPr>
          <w:t xml:space="preserve"> </w:t>
        </w:r>
      </w:ins>
    </w:p>
    <w:p w14:paraId="37DE4479" w14:textId="77777777" w:rsidR="00673843" w:rsidRPr="00447A3A" w:rsidRDefault="00A146B1" w:rsidP="00673843">
      <w:pPr>
        <w:widowControl/>
        <w:snapToGrid w:val="0"/>
        <w:spacing w:line="360" w:lineRule="auto"/>
        <w:jc w:val="right"/>
        <w:rPr>
          <w:ins w:id="547" w:author="FP" w:date="2019-09-29T16:38:00Z"/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S-Editor: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 Ma RY </w:t>
      </w:r>
    </w:p>
    <w:p w14:paraId="7520504F" w14:textId="20495212" w:rsidR="00A146B1" w:rsidRPr="00447A3A" w:rsidRDefault="00A146B1" w:rsidP="00673843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L-Editor: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 Filipodia </w:t>
      </w:r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E-Editor:</w:t>
      </w:r>
    </w:p>
    <w:p w14:paraId="73B5E03B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bookmarkStart w:id="548" w:name="OLE_LINK880"/>
      <w:bookmarkStart w:id="549" w:name="OLE_LINK881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 xml:space="preserve">Specialty type: </w:t>
      </w: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astroenterology and hepatology</w:t>
      </w:r>
    </w:p>
    <w:p w14:paraId="23682940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 xml:space="preserve">Country of origin: </w:t>
      </w: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China</w:t>
      </w:r>
    </w:p>
    <w:p w14:paraId="6E0352CA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>Peer-review report classification</w:t>
      </w:r>
    </w:p>
    <w:p w14:paraId="108C07B9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A (Excellent): 0</w:t>
      </w:r>
    </w:p>
    <w:p w14:paraId="6710ECE4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B (Very good): B, B</w:t>
      </w:r>
    </w:p>
    <w:p w14:paraId="0F5CD8DF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C (Good): 0</w:t>
      </w:r>
    </w:p>
    <w:p w14:paraId="77F8A805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D (Fair): D</w:t>
      </w:r>
    </w:p>
    <w:p w14:paraId="1952ACD3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E (Poor): 0</w:t>
      </w:r>
      <w:bookmarkEnd w:id="540"/>
      <w:bookmarkEnd w:id="548"/>
      <w:bookmarkEnd w:id="549"/>
    </w:p>
    <w:bookmarkEnd w:id="541"/>
    <w:bookmarkEnd w:id="542"/>
    <w:bookmarkEnd w:id="543"/>
    <w:bookmarkEnd w:id="544"/>
    <w:bookmarkEnd w:id="545"/>
    <w:p w14:paraId="173FE25A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</w:p>
    <w:p w14:paraId="08DB661F" w14:textId="13BCC870" w:rsidR="007348A6" w:rsidRPr="00447A3A" w:rsidRDefault="007348A6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C62237D" w14:textId="2947EE99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79928AA" w14:textId="59B9EDB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CE1EEF5" w14:textId="1299068C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39CDEA9" w14:textId="0416BCE9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759DD01" w14:textId="4D806F91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344DF6C" w14:textId="143C1298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FA21B52" w14:textId="68FF0B4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B60919D" w14:textId="62BF004F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47BD374" w14:textId="2D6BF38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16ACC47" w14:textId="192B7CC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45EFF51" w14:textId="3B75872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6CF2DB3" w14:textId="751904E4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BDD8900" w14:textId="5CDDADAC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F5C962C" w14:textId="5DF9E508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6D455F2" w14:textId="2AF2104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367A586" w14:textId="5A45D9D3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4C24CD1" w14:textId="6D09CD9B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C21B1CA" w14:textId="23AE5D3D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33BB23E" w14:textId="5431E07F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87E383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CCE202A" w14:textId="77777777" w:rsidR="00673843" w:rsidRPr="00447A3A" w:rsidRDefault="00A146B1" w:rsidP="00673843">
      <w:pPr>
        <w:adjustRightInd w:val="0"/>
        <w:snapToGrid w:val="0"/>
        <w:spacing w:line="360" w:lineRule="auto"/>
        <w:rPr>
          <w:ins w:id="550" w:author="FP" w:date="2019-09-29T16:38:00Z"/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57D07F3D" wp14:editId="28279533">
            <wp:extent cx="5219700" cy="4324350"/>
            <wp:effectExtent l="0" t="0" r="0" b="0"/>
            <wp:docPr id="1" name="图片 1" descr="图片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图片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39" t="8682" r="28752" b="54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324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E97B6A" w14:textId="332054B2" w:rsidR="00750B58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Figure 1 Representative microphotographs of CD42b staining.</w:t>
      </w:r>
      <w:r w:rsidR="00C071A0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CD42b expression aggregating </w:t>
      </w:r>
      <w:r w:rsidR="008E439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ou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embracing tumor cells; B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CD42b expression surrounding tumor cells and intratumoral blood vessels; C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ga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no CD42b staining in intratumoral region; D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ga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CD42b staining only in intratumoral vessel</w:t>
      </w:r>
      <w:r w:rsidR="008E439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All magnification</w:t>
      </w:r>
      <w:ins w:id="551" w:author="FP" w:date="2019-09-29T16:38:00Z">
        <w:r w:rsidR="00135888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s</w:t>
        </w:r>
      </w:ins>
      <w:r w:rsidR="00BC26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 w:rsidR="00BC26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00. Positive staining appears brown.</w:t>
      </w:r>
      <w:r w:rsidR="006F331F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</w:p>
    <w:p w14:paraId="0F308EA4" w14:textId="77777777" w:rsidR="00BC26FD" w:rsidRPr="00447A3A" w:rsidRDefault="00BC26FD" w:rsidP="00673843">
      <w:pPr>
        <w:widowControl/>
        <w:snapToGrid w:val="0"/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3A0D5D41" w14:textId="74287D22" w:rsidR="00783E78" w:rsidRPr="00447A3A" w:rsidRDefault="005C55E7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 </w:t>
      </w:r>
      <w:r w:rsidR="00A146B1" w:rsidRPr="00447A3A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065E04A4" wp14:editId="0DF11111">
            <wp:extent cx="5267325" cy="2162175"/>
            <wp:effectExtent l="0" t="0" r="9525" b="9525"/>
            <wp:docPr id="2" name="图片 2" descr="新建 Microsoft PowerPoint 演示文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新建 Microsoft PowerPoint 演示文稿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129" r="557" b="170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16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90028" w14:textId="5791F453" w:rsidR="00783E78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Figure 2</w:t>
      </w:r>
      <w:r w:rsidR="00C071A0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The relationship between </w:t>
      </w:r>
      <w:r w:rsidR="0094312E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D42b expression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verall survival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8E439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currence-free survival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: </w:t>
      </w:r>
      <w:del w:id="552" w:author="author" w:date="2019-09-27T12:16:00Z">
        <w:r w:rsidR="00960C38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Overall survival (</w:delText>
        </w:r>
      </w:del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S</w:t>
      </w:r>
      <w:del w:id="553" w:author="author" w:date="2019-09-27T12:16:00Z">
        <w:r w:rsidR="00960C38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)</w:delText>
        </w:r>
      </w:del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a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5); B: </w:t>
      </w:r>
      <w:del w:id="554" w:author="author" w:date="2019-09-27T12:16:00Z">
        <w:r w:rsidR="00960C38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Recurrence-free survival (</w:delText>
        </w:r>
      </w:del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FS</w:t>
      </w:r>
      <w:del w:id="555" w:author="author" w:date="2019-09-27T12:16:00Z">
        <w:r w:rsidR="00960C38" w:rsidRPr="00447A3A" w:rsidDel="005228FD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delText>)</w:delText>
        </w:r>
      </w:del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b</w:t>
      </w:r>
      <w:r w:rsidR="00C071A0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960C38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. Patients with positive CD42b expression had worse OS and RFS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n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ose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egative CD42b expression.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C5BA2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AC5BA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es were calculated by</w:t>
      </w:r>
      <w:r w:rsidR="006F331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Kaplan–Meier estimations</w:t>
      </w:r>
      <w:r w:rsidR="00AC5BA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F331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: 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erall survival; RFS: 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currence-free survival.</w:t>
      </w:r>
    </w:p>
    <w:p w14:paraId="3FA7CB55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3305CB0" w14:textId="77777777" w:rsidR="00750B5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1160997E" w14:textId="77777777" w:rsidR="00BA2B59" w:rsidRPr="00447A3A" w:rsidRDefault="00D17BFC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1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04AE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nical characteristics</w:t>
      </w:r>
      <w:r w:rsidR="00604AE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of patients</w:t>
      </w:r>
    </w:p>
    <w:tbl>
      <w:tblPr>
        <w:tblStyle w:val="a3"/>
        <w:tblW w:w="836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3544"/>
      </w:tblGrid>
      <w:tr w:rsidR="00673843" w:rsidRPr="00447A3A" w14:paraId="239B7CC1" w14:textId="77777777" w:rsidTr="00A146B1"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</w:tcPr>
          <w:p w14:paraId="4784C6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Clinical characteristics 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</w:tcPr>
          <w:p w14:paraId="4BC0196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7093256A" w14:textId="77777777" w:rsidTr="00A146B1">
        <w:tc>
          <w:tcPr>
            <w:tcW w:w="4820" w:type="dxa"/>
            <w:tcBorders>
              <w:top w:val="single" w:sz="4" w:space="0" w:color="auto"/>
            </w:tcBorders>
          </w:tcPr>
          <w:p w14:paraId="1F0DC704" w14:textId="182647EA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ge</w:t>
            </w:r>
            <w:ins w:id="556" w:author="FP" w:date="2019-09-29T16:38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in yrs,</w:t>
              </w:r>
            </w:ins>
            <w:del w:id="557" w:author="FP" w:date="2019-09-29T16:38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,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ins w:id="558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as </w:t>
              </w:r>
            </w:ins>
            <w:del w:id="559" w:author="FP" w:date="2019-09-29T16:38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edian</w:t>
            </w:r>
            <w:del w:id="560" w:author="FP" w:date="2019-09-29T16:38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,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ins w:id="561" w:author="FP" w:date="2019-09-29T16:38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(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ange)</w:t>
            </w:r>
            <w:del w:id="562" w:author="FP" w:date="2019-09-29T16:38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, years old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14:paraId="6E98A23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4 (25, 82)</w:t>
            </w:r>
          </w:p>
        </w:tc>
      </w:tr>
      <w:tr w:rsidR="00673843" w:rsidRPr="00447A3A" w14:paraId="0F25A552" w14:textId="77777777" w:rsidTr="00A146B1">
        <w:tc>
          <w:tcPr>
            <w:tcW w:w="4820" w:type="dxa"/>
          </w:tcPr>
          <w:p w14:paraId="580F37D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, male/female</w:t>
            </w:r>
          </w:p>
        </w:tc>
        <w:tc>
          <w:tcPr>
            <w:tcW w:w="3544" w:type="dxa"/>
          </w:tcPr>
          <w:p w14:paraId="5ADDEEF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0/63</w:t>
            </w:r>
          </w:p>
        </w:tc>
      </w:tr>
      <w:tr w:rsidR="00673843" w:rsidRPr="00447A3A" w14:paraId="12C1BAAC" w14:textId="77777777" w:rsidTr="00A146B1">
        <w:tc>
          <w:tcPr>
            <w:tcW w:w="4820" w:type="dxa"/>
          </w:tcPr>
          <w:p w14:paraId="3243EC9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, head/body, tail</w:t>
            </w:r>
          </w:p>
        </w:tc>
        <w:tc>
          <w:tcPr>
            <w:tcW w:w="3544" w:type="dxa"/>
          </w:tcPr>
          <w:p w14:paraId="72D93B3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34EE23E8" w14:textId="77777777" w:rsidTr="00A146B1">
        <w:tc>
          <w:tcPr>
            <w:tcW w:w="4820" w:type="dxa"/>
          </w:tcPr>
          <w:p w14:paraId="2D231E8B" w14:textId="1B9732D0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Tumor diameter, </w:t>
            </w:r>
            <w:ins w:id="563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as </w:t>
              </w:r>
            </w:ins>
            <w:del w:id="564" w:author="FP" w:date="2019-09-29T16:39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edian</w:t>
            </w:r>
            <w:del w:id="565" w:author="FP" w:date="2019-09-29T16:39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,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ins w:id="566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(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ange)</w:t>
            </w:r>
          </w:p>
        </w:tc>
        <w:tc>
          <w:tcPr>
            <w:tcW w:w="3544" w:type="dxa"/>
          </w:tcPr>
          <w:p w14:paraId="37578DF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8 (1.0, 10.5) cm</w:t>
            </w:r>
          </w:p>
        </w:tc>
      </w:tr>
      <w:tr w:rsidR="00673843" w:rsidRPr="00447A3A" w14:paraId="1DDB808C" w14:textId="77777777" w:rsidTr="00A146B1">
        <w:tc>
          <w:tcPr>
            <w:tcW w:w="4820" w:type="dxa"/>
          </w:tcPr>
          <w:p w14:paraId="2EE459B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xtend of disease, localized/nodal</w:t>
            </w:r>
          </w:p>
        </w:tc>
        <w:tc>
          <w:tcPr>
            <w:tcW w:w="3544" w:type="dxa"/>
          </w:tcPr>
          <w:p w14:paraId="0951B00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6FB177FF" w14:textId="77777777" w:rsidTr="00A146B1">
        <w:tc>
          <w:tcPr>
            <w:tcW w:w="4820" w:type="dxa"/>
          </w:tcPr>
          <w:p w14:paraId="08DF399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, 1/2</w:t>
            </w:r>
          </w:p>
        </w:tc>
        <w:tc>
          <w:tcPr>
            <w:tcW w:w="3544" w:type="dxa"/>
          </w:tcPr>
          <w:p w14:paraId="76B0978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1/12</w:t>
            </w:r>
          </w:p>
        </w:tc>
      </w:tr>
      <w:tr w:rsidR="00673843" w:rsidRPr="00447A3A" w14:paraId="28A9805A" w14:textId="77777777" w:rsidTr="00A146B1">
        <w:tc>
          <w:tcPr>
            <w:tcW w:w="4820" w:type="dxa"/>
          </w:tcPr>
          <w:p w14:paraId="065551C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TNM stage, </w:t>
            </w:r>
            <w:bookmarkStart w:id="567" w:name="OLE_LINK15"/>
            <w:bookmarkStart w:id="568" w:name="OLE_LINK16"/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</w:t>
            </w:r>
            <w:bookmarkEnd w:id="567"/>
            <w:bookmarkEnd w:id="568"/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3544" w:type="dxa"/>
          </w:tcPr>
          <w:p w14:paraId="122ECE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6CDB3875" w14:textId="77777777" w:rsidTr="00A146B1">
        <w:tc>
          <w:tcPr>
            <w:tcW w:w="4820" w:type="dxa"/>
          </w:tcPr>
          <w:p w14:paraId="09ADBFE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unctional pNET, no/yes</w:t>
            </w:r>
          </w:p>
        </w:tc>
        <w:tc>
          <w:tcPr>
            <w:tcW w:w="3544" w:type="dxa"/>
          </w:tcPr>
          <w:p w14:paraId="69A7FE7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8/5</w:t>
            </w:r>
          </w:p>
        </w:tc>
      </w:tr>
      <w:tr w:rsidR="00673843" w:rsidRPr="00447A3A" w14:paraId="2E58FFD6" w14:textId="77777777" w:rsidTr="00A146B1">
        <w:tc>
          <w:tcPr>
            <w:tcW w:w="4820" w:type="dxa"/>
          </w:tcPr>
          <w:p w14:paraId="3111D70B" w14:textId="5D4B2D2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PV</w:t>
            </w:r>
            <w:ins w:id="569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 as median (range)</w:t>
              </w:r>
            </w:ins>
            <w:del w:id="570" w:author="FP" w:date="2019-09-29T16:39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, (median, range) </w:delText>
              </w:r>
            </w:del>
          </w:p>
        </w:tc>
        <w:tc>
          <w:tcPr>
            <w:tcW w:w="3544" w:type="dxa"/>
          </w:tcPr>
          <w:p w14:paraId="1473824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1.1 (9.1, 13.8) fL</w:t>
            </w:r>
          </w:p>
        </w:tc>
      </w:tr>
      <w:tr w:rsidR="00673843" w:rsidRPr="00447A3A" w14:paraId="2DADE061" w14:textId="77777777" w:rsidTr="00A146B1">
        <w:tc>
          <w:tcPr>
            <w:tcW w:w="4820" w:type="dxa"/>
          </w:tcPr>
          <w:p w14:paraId="275B70C3" w14:textId="73A17945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  <w:ins w:id="571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 as median (range)</w:t>
              </w:r>
            </w:ins>
            <w:del w:id="572" w:author="FP" w:date="2019-09-29T16:39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,</w:delText>
              </w:r>
              <w:bookmarkStart w:id="573" w:name="OLE_LINK13"/>
              <w:bookmarkStart w:id="574" w:name="OLE_LINK14"/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 </w:delText>
              </w:r>
              <w:bookmarkStart w:id="575" w:name="OLE_LINK165"/>
              <w:bookmarkStart w:id="576" w:name="OLE_LINK166"/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median, range)</w:delText>
              </w:r>
            </w:del>
            <w:bookmarkEnd w:id="573"/>
            <w:bookmarkEnd w:id="574"/>
            <w:bookmarkEnd w:id="575"/>
            <w:bookmarkEnd w:id="576"/>
          </w:p>
        </w:tc>
        <w:tc>
          <w:tcPr>
            <w:tcW w:w="3544" w:type="dxa"/>
          </w:tcPr>
          <w:p w14:paraId="7A01AF4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30.7 (13.6, 413.3 )</w:t>
            </w:r>
          </w:p>
        </w:tc>
      </w:tr>
      <w:tr w:rsidR="00673843" w:rsidRPr="00447A3A" w14:paraId="2764C614" w14:textId="77777777" w:rsidTr="00A146B1">
        <w:tc>
          <w:tcPr>
            <w:tcW w:w="4820" w:type="dxa"/>
          </w:tcPr>
          <w:p w14:paraId="0285BBE3" w14:textId="77E54CB0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ins w:id="577" w:author="FP" w:date="2019-09-29T16:39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 as median (range)</w:t>
              </w:r>
            </w:ins>
            <w:del w:id="578" w:author="FP" w:date="2019-09-29T16:39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, (median, range) </w:delText>
              </w:r>
            </w:del>
          </w:p>
        </w:tc>
        <w:tc>
          <w:tcPr>
            <w:tcW w:w="3544" w:type="dxa"/>
          </w:tcPr>
          <w:p w14:paraId="5F85B45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25 (79436) × 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L</w:t>
            </w:r>
          </w:p>
        </w:tc>
      </w:tr>
      <w:tr w:rsidR="00673843" w:rsidRPr="00447A3A" w14:paraId="322423F0" w14:textId="77777777" w:rsidTr="00A146B1">
        <w:tc>
          <w:tcPr>
            <w:tcW w:w="4820" w:type="dxa"/>
          </w:tcPr>
          <w:p w14:paraId="600FAE8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eath, no/yes</w:t>
            </w:r>
          </w:p>
        </w:tc>
        <w:tc>
          <w:tcPr>
            <w:tcW w:w="3544" w:type="dxa"/>
          </w:tcPr>
          <w:p w14:paraId="54A752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0/13</w:t>
            </w:r>
          </w:p>
        </w:tc>
      </w:tr>
      <w:tr w:rsidR="00673843" w:rsidRPr="00447A3A" w14:paraId="4E8363B0" w14:textId="77777777" w:rsidTr="00A146B1">
        <w:tc>
          <w:tcPr>
            <w:tcW w:w="4820" w:type="dxa"/>
          </w:tcPr>
          <w:p w14:paraId="2F83749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ecurrence, no/yes</w:t>
            </w:r>
          </w:p>
        </w:tc>
        <w:tc>
          <w:tcPr>
            <w:tcW w:w="3544" w:type="dxa"/>
          </w:tcPr>
          <w:p w14:paraId="611DC7B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72/41</w:t>
            </w:r>
          </w:p>
        </w:tc>
      </w:tr>
    </w:tbl>
    <w:p w14:paraId="21943739" w14:textId="57FCDFA3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PV: Mean platelet volume; PLR: Platelet lymphoid ratio; pNET: Pancreatic neuroendocrine tumor</w:t>
      </w:r>
      <w:ins w:id="579" w:author="author" w:date="2019-09-27T12:17:00Z"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; TNR</w:t>
        </w:r>
        <w:r w:rsidR="0060574E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:</w:t>
        </w:r>
        <w:r w:rsidR="005228FD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 xml:space="preserve"> Tumor, nodes, metastases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8D91C42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C1DBF1C" w14:textId="77777777" w:rsidR="00946250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6C395250" w14:textId="77777777" w:rsidR="00BA2B59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2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The relationship between CD42b expression and clinicopatholo</w:t>
      </w:r>
      <w:r w:rsidR="00D17BFC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gic characteristics of patients</w:t>
      </w:r>
    </w:p>
    <w:tbl>
      <w:tblPr>
        <w:tblStyle w:val="a3"/>
        <w:tblW w:w="828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71"/>
        <w:gridCol w:w="1871"/>
        <w:gridCol w:w="1871"/>
        <w:gridCol w:w="1871"/>
      </w:tblGrid>
      <w:tr w:rsidR="00673843" w:rsidRPr="00447A3A" w14:paraId="36EA744B" w14:textId="77777777" w:rsidTr="00A146B1"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</w:tcPr>
          <w:p w14:paraId="0BF1BCC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74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E4B62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CD42b expression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</w:tcBorders>
          </w:tcPr>
          <w:p w14:paraId="082CBA0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2B7F0B43" w14:textId="77777777" w:rsidTr="00A146B1"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5B7C267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DD103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Negative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C46F3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ositive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</w:tcBorders>
          </w:tcPr>
          <w:p w14:paraId="5DEB6B4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209D9A55" w14:textId="77777777" w:rsidTr="00A146B1">
        <w:tc>
          <w:tcPr>
            <w:tcW w:w="0" w:type="auto"/>
            <w:tcBorders>
              <w:top w:val="single" w:sz="4" w:space="0" w:color="auto"/>
            </w:tcBorders>
          </w:tcPr>
          <w:p w14:paraId="43DFD0F9" w14:textId="28F34AD6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ge </w:t>
            </w:r>
            <w:ins w:id="580" w:author="FP" w:date="2019-09-29T16:40:00Z">
              <w:r w:rsidR="00135888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in </w:t>
              </w:r>
            </w:ins>
            <w:del w:id="581" w:author="FP" w:date="2019-09-29T16:40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y</w:t>
            </w:r>
            <w:del w:id="582" w:author="FP" w:date="2019-09-29T16:40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ea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</w:t>
            </w:r>
            <w:del w:id="583" w:author="FP" w:date="2019-09-29T16:40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s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584" w:author="FP" w:date="2019-09-29T16:40:00Z">
              <w:r w:rsidRPr="00447A3A" w:rsidDel="00135888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old)</w:delText>
              </w:r>
            </w:del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7C60ACC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23D25E9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58827A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57</w:t>
            </w:r>
          </w:p>
        </w:tc>
      </w:tr>
      <w:tr w:rsidR="00673843" w:rsidRPr="00447A3A" w14:paraId="1153FAED" w14:textId="77777777" w:rsidTr="00A146B1">
        <w:tc>
          <w:tcPr>
            <w:tcW w:w="0" w:type="auto"/>
          </w:tcPr>
          <w:p w14:paraId="5936601B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85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54</w:t>
            </w:r>
          </w:p>
        </w:tc>
        <w:tc>
          <w:tcPr>
            <w:tcW w:w="1871" w:type="dxa"/>
          </w:tcPr>
          <w:p w14:paraId="1611D2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3</w:t>
            </w:r>
          </w:p>
        </w:tc>
        <w:tc>
          <w:tcPr>
            <w:tcW w:w="1871" w:type="dxa"/>
          </w:tcPr>
          <w:p w14:paraId="44C98C9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3</w:t>
            </w:r>
          </w:p>
        </w:tc>
        <w:tc>
          <w:tcPr>
            <w:tcW w:w="1871" w:type="dxa"/>
          </w:tcPr>
          <w:p w14:paraId="0323D94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09FD9B1A" w14:textId="77777777" w:rsidTr="00A146B1">
        <w:tc>
          <w:tcPr>
            <w:tcW w:w="0" w:type="auto"/>
          </w:tcPr>
          <w:p w14:paraId="5DCE000F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86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54</w:t>
            </w:r>
          </w:p>
        </w:tc>
        <w:tc>
          <w:tcPr>
            <w:tcW w:w="1871" w:type="dxa"/>
          </w:tcPr>
          <w:p w14:paraId="42E5258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6</w:t>
            </w:r>
          </w:p>
        </w:tc>
        <w:tc>
          <w:tcPr>
            <w:tcW w:w="1871" w:type="dxa"/>
          </w:tcPr>
          <w:p w14:paraId="6BDC887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066C762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11566D03" w14:textId="77777777" w:rsidTr="00A146B1">
        <w:tc>
          <w:tcPr>
            <w:tcW w:w="0" w:type="auto"/>
          </w:tcPr>
          <w:p w14:paraId="6133DB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</w:t>
            </w:r>
          </w:p>
        </w:tc>
        <w:tc>
          <w:tcPr>
            <w:tcW w:w="1871" w:type="dxa"/>
          </w:tcPr>
          <w:p w14:paraId="1D6F504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266F9A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38430F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68</w:t>
            </w:r>
          </w:p>
        </w:tc>
      </w:tr>
      <w:tr w:rsidR="00673843" w:rsidRPr="00447A3A" w14:paraId="3E34B691" w14:textId="77777777" w:rsidTr="00A146B1">
        <w:tc>
          <w:tcPr>
            <w:tcW w:w="0" w:type="auto"/>
          </w:tcPr>
          <w:p w14:paraId="3BA0CF4D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87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ale</w:t>
            </w:r>
          </w:p>
        </w:tc>
        <w:tc>
          <w:tcPr>
            <w:tcW w:w="1871" w:type="dxa"/>
          </w:tcPr>
          <w:p w14:paraId="233D943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6</w:t>
            </w:r>
          </w:p>
        </w:tc>
        <w:tc>
          <w:tcPr>
            <w:tcW w:w="1871" w:type="dxa"/>
          </w:tcPr>
          <w:p w14:paraId="0C6ADFC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7B170C0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F4389AE" w14:textId="77777777" w:rsidTr="00A146B1">
        <w:tc>
          <w:tcPr>
            <w:tcW w:w="0" w:type="auto"/>
          </w:tcPr>
          <w:p w14:paraId="074CACAD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88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emale</w:t>
            </w:r>
          </w:p>
        </w:tc>
        <w:tc>
          <w:tcPr>
            <w:tcW w:w="1871" w:type="dxa"/>
          </w:tcPr>
          <w:p w14:paraId="23890DB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3</w:t>
            </w:r>
          </w:p>
        </w:tc>
        <w:tc>
          <w:tcPr>
            <w:tcW w:w="1871" w:type="dxa"/>
          </w:tcPr>
          <w:p w14:paraId="5BDFE70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37AF68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E43920C" w14:textId="77777777" w:rsidTr="00A146B1">
        <w:tc>
          <w:tcPr>
            <w:tcW w:w="0" w:type="auto"/>
          </w:tcPr>
          <w:p w14:paraId="3D05C68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</w:t>
            </w:r>
          </w:p>
        </w:tc>
        <w:tc>
          <w:tcPr>
            <w:tcW w:w="1871" w:type="dxa"/>
          </w:tcPr>
          <w:p w14:paraId="219D2B1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58ADE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B7C65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86</w:t>
            </w:r>
          </w:p>
        </w:tc>
      </w:tr>
      <w:tr w:rsidR="00673843" w:rsidRPr="00447A3A" w14:paraId="2E520AD0" w14:textId="77777777" w:rsidTr="00A146B1">
        <w:tc>
          <w:tcPr>
            <w:tcW w:w="0" w:type="auto"/>
          </w:tcPr>
          <w:p w14:paraId="1146B080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89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ead</w:t>
            </w:r>
          </w:p>
        </w:tc>
        <w:tc>
          <w:tcPr>
            <w:tcW w:w="1871" w:type="dxa"/>
          </w:tcPr>
          <w:p w14:paraId="5FEDE5A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4491337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5</w:t>
            </w:r>
          </w:p>
        </w:tc>
        <w:tc>
          <w:tcPr>
            <w:tcW w:w="1871" w:type="dxa"/>
          </w:tcPr>
          <w:p w14:paraId="1170C56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3920D77B" w14:textId="77777777" w:rsidTr="00A146B1">
        <w:tc>
          <w:tcPr>
            <w:tcW w:w="0" w:type="auto"/>
          </w:tcPr>
          <w:p w14:paraId="1C7593D9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0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Body, Tail</w:t>
            </w:r>
          </w:p>
        </w:tc>
        <w:tc>
          <w:tcPr>
            <w:tcW w:w="1871" w:type="dxa"/>
          </w:tcPr>
          <w:p w14:paraId="65B5ADD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8</w:t>
            </w:r>
          </w:p>
        </w:tc>
        <w:tc>
          <w:tcPr>
            <w:tcW w:w="1871" w:type="dxa"/>
          </w:tcPr>
          <w:p w14:paraId="05DB12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9</w:t>
            </w:r>
          </w:p>
        </w:tc>
        <w:tc>
          <w:tcPr>
            <w:tcW w:w="1871" w:type="dxa"/>
          </w:tcPr>
          <w:p w14:paraId="405933B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0D8BC1E4" w14:textId="77777777" w:rsidTr="00A146B1">
        <w:tc>
          <w:tcPr>
            <w:tcW w:w="0" w:type="auto"/>
          </w:tcPr>
          <w:p w14:paraId="3BF75CC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1871" w:type="dxa"/>
          </w:tcPr>
          <w:p w14:paraId="1BAF28F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9C464E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6E60AAF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39</w:t>
            </w:r>
          </w:p>
        </w:tc>
      </w:tr>
      <w:tr w:rsidR="00673843" w:rsidRPr="00447A3A" w14:paraId="059E71B1" w14:textId="77777777" w:rsidTr="00A146B1">
        <w:tc>
          <w:tcPr>
            <w:tcW w:w="0" w:type="auto"/>
          </w:tcPr>
          <w:p w14:paraId="4599FA8E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1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</w:t>
            </w:r>
          </w:p>
        </w:tc>
        <w:tc>
          <w:tcPr>
            <w:tcW w:w="1871" w:type="dxa"/>
          </w:tcPr>
          <w:p w14:paraId="3F2DF24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4</w:t>
            </w:r>
          </w:p>
        </w:tc>
        <w:tc>
          <w:tcPr>
            <w:tcW w:w="1871" w:type="dxa"/>
          </w:tcPr>
          <w:p w14:paraId="60B550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7</w:t>
            </w:r>
          </w:p>
        </w:tc>
        <w:tc>
          <w:tcPr>
            <w:tcW w:w="1871" w:type="dxa"/>
          </w:tcPr>
          <w:p w14:paraId="26D2F21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5CE1CBF" w14:textId="77777777" w:rsidTr="00A146B1">
        <w:tc>
          <w:tcPr>
            <w:tcW w:w="0" w:type="auto"/>
          </w:tcPr>
          <w:p w14:paraId="2A7C4727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2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7CC271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</w:t>
            </w:r>
          </w:p>
        </w:tc>
        <w:tc>
          <w:tcPr>
            <w:tcW w:w="1871" w:type="dxa"/>
          </w:tcPr>
          <w:p w14:paraId="4A821B9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7</w:t>
            </w:r>
          </w:p>
        </w:tc>
        <w:tc>
          <w:tcPr>
            <w:tcW w:w="1871" w:type="dxa"/>
          </w:tcPr>
          <w:p w14:paraId="7C68A6A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C563944" w14:textId="77777777" w:rsidTr="00A146B1">
        <w:tc>
          <w:tcPr>
            <w:tcW w:w="0" w:type="auto"/>
          </w:tcPr>
          <w:p w14:paraId="5F31C1B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</w:p>
        </w:tc>
        <w:tc>
          <w:tcPr>
            <w:tcW w:w="1871" w:type="dxa"/>
          </w:tcPr>
          <w:p w14:paraId="12E0C29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39647D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474FD2C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56</w:t>
            </w:r>
          </w:p>
        </w:tc>
      </w:tr>
      <w:tr w:rsidR="00673843" w:rsidRPr="00447A3A" w14:paraId="3AFE608B" w14:textId="77777777" w:rsidTr="00A146B1">
        <w:tc>
          <w:tcPr>
            <w:tcW w:w="0" w:type="auto"/>
          </w:tcPr>
          <w:p w14:paraId="72DFD425" w14:textId="060A4551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3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ins w:id="594" w:author="FP" w:date="2019-09-29T16:43:00Z">
              <w:r w:rsidR="003D69DE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0FDA859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6</w:t>
            </w:r>
          </w:p>
        </w:tc>
        <w:tc>
          <w:tcPr>
            <w:tcW w:w="1871" w:type="dxa"/>
          </w:tcPr>
          <w:p w14:paraId="4D44500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50BE98F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57EB735" w14:textId="77777777" w:rsidTr="00A146B1">
        <w:tc>
          <w:tcPr>
            <w:tcW w:w="0" w:type="auto"/>
          </w:tcPr>
          <w:p w14:paraId="4BCA8C29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5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</w:p>
        </w:tc>
        <w:tc>
          <w:tcPr>
            <w:tcW w:w="1871" w:type="dxa"/>
          </w:tcPr>
          <w:p w14:paraId="346FEEA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3</w:t>
            </w:r>
          </w:p>
        </w:tc>
        <w:tc>
          <w:tcPr>
            <w:tcW w:w="1871" w:type="dxa"/>
          </w:tcPr>
          <w:p w14:paraId="4523CD9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09921D6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68D4BAE1" w14:textId="77777777" w:rsidTr="00A146B1">
        <w:tc>
          <w:tcPr>
            <w:tcW w:w="0" w:type="auto"/>
          </w:tcPr>
          <w:p w14:paraId="29474E5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unctional pNET</w:t>
            </w:r>
          </w:p>
        </w:tc>
        <w:tc>
          <w:tcPr>
            <w:tcW w:w="1871" w:type="dxa"/>
          </w:tcPr>
          <w:p w14:paraId="2F950A2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3B3CDB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3E6D0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0</w:t>
            </w:r>
          </w:p>
        </w:tc>
      </w:tr>
      <w:tr w:rsidR="00673843" w:rsidRPr="00447A3A" w14:paraId="7D03AAB0" w14:textId="77777777" w:rsidTr="00A146B1">
        <w:tc>
          <w:tcPr>
            <w:tcW w:w="0" w:type="auto"/>
          </w:tcPr>
          <w:p w14:paraId="441238EF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6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871" w:type="dxa"/>
          </w:tcPr>
          <w:p w14:paraId="0A1EF19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6</w:t>
            </w:r>
          </w:p>
        </w:tc>
        <w:tc>
          <w:tcPr>
            <w:tcW w:w="1871" w:type="dxa"/>
          </w:tcPr>
          <w:p w14:paraId="6026A2E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2</w:t>
            </w:r>
          </w:p>
        </w:tc>
        <w:tc>
          <w:tcPr>
            <w:tcW w:w="1871" w:type="dxa"/>
          </w:tcPr>
          <w:p w14:paraId="4544D74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9749323" w14:textId="77777777" w:rsidTr="00A146B1">
        <w:tc>
          <w:tcPr>
            <w:tcW w:w="0" w:type="auto"/>
          </w:tcPr>
          <w:p w14:paraId="10B8115C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597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871" w:type="dxa"/>
          </w:tcPr>
          <w:p w14:paraId="007EADC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</w:p>
        </w:tc>
        <w:tc>
          <w:tcPr>
            <w:tcW w:w="1871" w:type="dxa"/>
          </w:tcPr>
          <w:p w14:paraId="16DE27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639E42C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60E30E03" w14:textId="77777777" w:rsidTr="00A146B1">
        <w:tc>
          <w:tcPr>
            <w:tcW w:w="0" w:type="auto"/>
          </w:tcPr>
          <w:p w14:paraId="183D88C6" w14:textId="018D7F5F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ins w:id="598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, as </w:t>
              </w:r>
            </w:ins>
            <w:del w:id="599" w:author="FP" w:date="2019-09-29T16:40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 (</w:delText>
              </w:r>
            </w:del>
            <w:del w:id="600" w:author="FP" w:date="2019-09-29T16:41:00Z">
              <m:oMath>
                <m:r>
                  <m:rPr>
                    <m:sty m:val="p"/>
                  </m:rPr>
                  <w:rPr>
                    <w:rFonts w:ascii="Cambria Math" w:hAnsi="Cambria Math" w:cs="Times New Roman" w:hint="eastAsia"/>
                    <w:color w:val="000000" w:themeColor="text1"/>
                    <w:kern w:val="0"/>
                    <w:sz w:val="24"/>
                    <w:szCs w:val="24"/>
                  </w:rPr>
                  <m:t>×</m:t>
                </m:r>
              </m:oMath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 </w:delText>
              </w:r>
            </w:del>
            <w:ins w:id="601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sym w:font="Symbol" w:char="F0B4"/>
              </w:r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L</w:t>
            </w:r>
            <w:del w:id="602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1871" w:type="dxa"/>
          </w:tcPr>
          <w:p w14:paraId="0BB4CC5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321069E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3ABC32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28</w:t>
            </w:r>
          </w:p>
        </w:tc>
      </w:tr>
      <w:tr w:rsidR="00673843" w:rsidRPr="00447A3A" w14:paraId="07D0679A" w14:textId="77777777" w:rsidTr="00A146B1">
        <w:tc>
          <w:tcPr>
            <w:tcW w:w="0" w:type="auto"/>
          </w:tcPr>
          <w:p w14:paraId="019D78F6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03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225</w:t>
            </w:r>
          </w:p>
        </w:tc>
        <w:tc>
          <w:tcPr>
            <w:tcW w:w="1871" w:type="dxa"/>
          </w:tcPr>
          <w:p w14:paraId="1136301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9</w:t>
            </w:r>
          </w:p>
        </w:tc>
        <w:tc>
          <w:tcPr>
            <w:tcW w:w="1871" w:type="dxa"/>
          </w:tcPr>
          <w:p w14:paraId="66E08B9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4F5841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3299DCEA" w14:textId="77777777" w:rsidTr="00A146B1">
        <w:tc>
          <w:tcPr>
            <w:tcW w:w="0" w:type="auto"/>
          </w:tcPr>
          <w:p w14:paraId="6123381D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04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225</w:t>
            </w:r>
          </w:p>
        </w:tc>
        <w:tc>
          <w:tcPr>
            <w:tcW w:w="1871" w:type="dxa"/>
          </w:tcPr>
          <w:p w14:paraId="1F2CA11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0E2C4F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54ED671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2F22C79E" w14:textId="77777777" w:rsidTr="00A146B1">
        <w:tc>
          <w:tcPr>
            <w:tcW w:w="0" w:type="auto"/>
          </w:tcPr>
          <w:p w14:paraId="53BCCFE1" w14:textId="797D660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PV</w:t>
            </w:r>
            <w:ins w:id="605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in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06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L</w:t>
            </w:r>
            <w:del w:id="607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1871" w:type="dxa"/>
          </w:tcPr>
          <w:p w14:paraId="0D7FC08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7909FA6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ED8D2F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298</w:t>
            </w:r>
          </w:p>
        </w:tc>
      </w:tr>
      <w:tr w:rsidR="00673843" w:rsidRPr="00447A3A" w14:paraId="21840F67" w14:textId="77777777" w:rsidTr="00A146B1">
        <w:tc>
          <w:tcPr>
            <w:tcW w:w="0" w:type="auto"/>
          </w:tcPr>
          <w:p w14:paraId="6450C978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08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11.1</w:t>
            </w:r>
          </w:p>
        </w:tc>
        <w:tc>
          <w:tcPr>
            <w:tcW w:w="1871" w:type="dxa"/>
          </w:tcPr>
          <w:p w14:paraId="0A4DEEF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2</w:t>
            </w:r>
          </w:p>
        </w:tc>
        <w:tc>
          <w:tcPr>
            <w:tcW w:w="1871" w:type="dxa"/>
          </w:tcPr>
          <w:p w14:paraId="6AD5428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1267571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6BA03BE" w14:textId="77777777" w:rsidTr="00A146B1">
        <w:tc>
          <w:tcPr>
            <w:tcW w:w="0" w:type="auto"/>
          </w:tcPr>
          <w:p w14:paraId="624FAF4B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09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11.1</w:t>
            </w:r>
          </w:p>
        </w:tc>
        <w:tc>
          <w:tcPr>
            <w:tcW w:w="1871" w:type="dxa"/>
          </w:tcPr>
          <w:p w14:paraId="2604B80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1E1487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14A345D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5A142CE" w14:textId="77777777" w:rsidTr="00A146B1">
        <w:tc>
          <w:tcPr>
            <w:tcW w:w="0" w:type="auto"/>
          </w:tcPr>
          <w:p w14:paraId="392E7F4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</w:p>
        </w:tc>
        <w:tc>
          <w:tcPr>
            <w:tcW w:w="1871" w:type="dxa"/>
          </w:tcPr>
          <w:p w14:paraId="47D62FF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7EFB211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3328EE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07</w:t>
            </w:r>
          </w:p>
        </w:tc>
      </w:tr>
      <w:tr w:rsidR="00673843" w:rsidRPr="00447A3A" w14:paraId="64C4417C" w14:textId="77777777" w:rsidTr="00A146B1">
        <w:tc>
          <w:tcPr>
            <w:tcW w:w="0" w:type="auto"/>
          </w:tcPr>
          <w:p w14:paraId="568CC196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10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130.7</w:t>
            </w:r>
          </w:p>
        </w:tc>
        <w:tc>
          <w:tcPr>
            <w:tcW w:w="1871" w:type="dxa"/>
          </w:tcPr>
          <w:p w14:paraId="70EB85C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1678583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5</w:t>
            </w:r>
          </w:p>
        </w:tc>
        <w:tc>
          <w:tcPr>
            <w:tcW w:w="1871" w:type="dxa"/>
          </w:tcPr>
          <w:p w14:paraId="21DE35D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16F91D8" w14:textId="77777777" w:rsidTr="00A146B1">
        <w:tc>
          <w:tcPr>
            <w:tcW w:w="0" w:type="auto"/>
          </w:tcPr>
          <w:p w14:paraId="58111DB8" w14:textId="77777777" w:rsidR="00A146B1" w:rsidRPr="00447A3A" w:rsidRDefault="00A146B1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pPrChange w:id="611" w:author="FP" w:date="2019-09-29T16:40:00Z">
                <w:pPr>
                  <w:adjustRightInd w:val="0"/>
                  <w:snapToGrid w:val="0"/>
                  <w:spacing w:line="360" w:lineRule="auto"/>
                </w:pPr>
              </w:pPrChange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≥ 130.7</w:t>
            </w:r>
          </w:p>
        </w:tc>
        <w:tc>
          <w:tcPr>
            <w:tcW w:w="1871" w:type="dxa"/>
          </w:tcPr>
          <w:p w14:paraId="23ADF65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8</w:t>
            </w:r>
          </w:p>
        </w:tc>
        <w:tc>
          <w:tcPr>
            <w:tcW w:w="1871" w:type="dxa"/>
          </w:tcPr>
          <w:p w14:paraId="63D0EB1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9</w:t>
            </w:r>
          </w:p>
        </w:tc>
        <w:tc>
          <w:tcPr>
            <w:tcW w:w="1871" w:type="dxa"/>
          </w:tcPr>
          <w:p w14:paraId="60D75F4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</w:tbl>
    <w:p w14:paraId="703ADDE3" w14:textId="105C7464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&lt; 0.05 was statistically significant. pNET: </w:t>
      </w:r>
      <w:bookmarkStart w:id="612" w:name="OLE_LINK167"/>
      <w:bookmarkStart w:id="613" w:name="OLE_LINK168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neuroendocrine tumor</w:t>
      </w:r>
      <w:bookmarkEnd w:id="612"/>
      <w:bookmarkEnd w:id="613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MPV: Mean platelet volume; PLR: Platelet lymphoid ratio</w:t>
      </w:r>
      <w:ins w:id="614" w:author="author" w:date="2019-09-27T12:17:00Z">
        <w:r w:rsidR="0060574E" w:rsidRPr="00447A3A">
          <w:rPr>
            <w:rFonts w:ascii="Book Antiqua" w:hAnsi="Book Antiqua" w:cs="Times New Roman"/>
            <w:color w:val="000000" w:themeColor="text1"/>
            <w:kern w:val="0"/>
            <w:sz w:val="24"/>
            <w:szCs w:val="24"/>
          </w:rPr>
          <w:t>; TNR: Tumor, nodes, metastases</w:t>
        </w:r>
      </w:ins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D5F462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FFB9A1C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25425BA" w14:textId="77777777" w:rsidR="00783E7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1138064C" w14:textId="2374DA47" w:rsidR="00BA2B59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3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Univariate Cox regression analyses of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overall survival 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currence-free survival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with </w:t>
      </w:r>
      <w:r w:rsidR="005974B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linicopathologic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characterist</w:t>
      </w:r>
      <w:r w:rsidR="0065033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cs in resectable </w:t>
      </w:r>
      <w:bookmarkStart w:id="615" w:name="OLE_LINK169"/>
      <w:bookmarkStart w:id="616" w:name="OLE_LINK170"/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ancreatic neuroendocrine tumor</w:t>
      </w:r>
      <w:bookmarkEnd w:id="615"/>
      <w:bookmarkEnd w:id="616"/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patients</w:t>
      </w:r>
    </w:p>
    <w:tbl>
      <w:tblPr>
        <w:tblStyle w:val="a3"/>
        <w:tblW w:w="83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21"/>
        <w:gridCol w:w="976"/>
        <w:gridCol w:w="1134"/>
        <w:gridCol w:w="993"/>
        <w:gridCol w:w="850"/>
        <w:gridCol w:w="992"/>
        <w:gridCol w:w="993"/>
      </w:tblGrid>
      <w:tr w:rsidR="00673843" w:rsidRPr="00447A3A" w14:paraId="616E2672" w14:textId="77777777" w:rsidTr="00A146B1">
        <w:tc>
          <w:tcPr>
            <w:tcW w:w="2421" w:type="dxa"/>
            <w:tcBorders>
              <w:top w:val="single" w:sz="4" w:space="0" w:color="auto"/>
              <w:bottom w:val="nil"/>
              <w:right w:val="nil"/>
            </w:tcBorders>
          </w:tcPr>
          <w:p w14:paraId="5B68F5C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10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AA2B4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OS</w:t>
            </w:r>
          </w:p>
        </w:tc>
        <w:tc>
          <w:tcPr>
            <w:tcW w:w="2835" w:type="dxa"/>
            <w:gridSpan w:val="3"/>
            <w:tcBorders>
              <w:top w:val="single" w:sz="4" w:space="0" w:color="auto"/>
              <w:left w:val="nil"/>
              <w:bottom w:val="nil"/>
            </w:tcBorders>
          </w:tcPr>
          <w:p w14:paraId="6F4C69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RFS</w:t>
            </w:r>
          </w:p>
        </w:tc>
      </w:tr>
      <w:tr w:rsidR="00673843" w:rsidRPr="00447A3A" w14:paraId="7897BF0B" w14:textId="77777777" w:rsidTr="00A146B1">
        <w:tc>
          <w:tcPr>
            <w:tcW w:w="2421" w:type="dxa"/>
            <w:tcBorders>
              <w:top w:val="nil"/>
              <w:bottom w:val="single" w:sz="4" w:space="0" w:color="auto"/>
              <w:right w:val="nil"/>
            </w:tcBorders>
          </w:tcPr>
          <w:p w14:paraId="59C5C2C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CEEEB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A8BDD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86E4E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07391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253D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</w:tcBorders>
          </w:tcPr>
          <w:p w14:paraId="4CABDF0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72051258" w14:textId="77777777" w:rsidTr="00A146B1">
        <w:tc>
          <w:tcPr>
            <w:tcW w:w="2421" w:type="dxa"/>
            <w:tcBorders>
              <w:top w:val="single" w:sz="4" w:space="0" w:color="auto"/>
            </w:tcBorders>
          </w:tcPr>
          <w:p w14:paraId="70890F57" w14:textId="77A629EF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ge</w:t>
            </w:r>
            <w:ins w:id="617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, </w:t>
              </w:r>
            </w:ins>
            <w:del w:id="618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 xml:space="preserve"> 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54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54</w:t>
            </w:r>
            <w:del w:id="619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  <w:tcBorders>
              <w:top w:val="single" w:sz="4" w:space="0" w:color="auto"/>
            </w:tcBorders>
          </w:tcPr>
          <w:p w14:paraId="551E70A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79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BD537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85-5.481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0DCE3BF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308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3BE00CB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9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D53831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38-1.840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27DA052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87</w:t>
            </w:r>
          </w:p>
        </w:tc>
      </w:tr>
      <w:tr w:rsidR="00673843" w:rsidRPr="00447A3A" w14:paraId="4462CC15" w14:textId="77777777" w:rsidTr="00A146B1">
        <w:tc>
          <w:tcPr>
            <w:tcW w:w="2421" w:type="dxa"/>
          </w:tcPr>
          <w:p w14:paraId="479D9DFF" w14:textId="3CA3B940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</w:t>
            </w:r>
            <w:ins w:id="620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21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ale/female</w:t>
            </w:r>
            <w:del w:id="622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04C32C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689</w:t>
            </w:r>
          </w:p>
        </w:tc>
        <w:tc>
          <w:tcPr>
            <w:tcW w:w="1134" w:type="dxa"/>
          </w:tcPr>
          <w:p w14:paraId="4E898E6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40-9.770</w:t>
            </w:r>
          </w:p>
        </w:tc>
        <w:tc>
          <w:tcPr>
            <w:tcW w:w="993" w:type="dxa"/>
          </w:tcPr>
          <w:p w14:paraId="0E28DC1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33</w:t>
            </w:r>
          </w:p>
        </w:tc>
        <w:tc>
          <w:tcPr>
            <w:tcW w:w="850" w:type="dxa"/>
          </w:tcPr>
          <w:p w14:paraId="5090FE1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72</w:t>
            </w:r>
          </w:p>
        </w:tc>
        <w:tc>
          <w:tcPr>
            <w:tcW w:w="992" w:type="dxa"/>
          </w:tcPr>
          <w:p w14:paraId="657032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26-1.796</w:t>
            </w:r>
          </w:p>
        </w:tc>
        <w:tc>
          <w:tcPr>
            <w:tcW w:w="993" w:type="dxa"/>
          </w:tcPr>
          <w:p w14:paraId="1C45FF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29</w:t>
            </w:r>
          </w:p>
        </w:tc>
      </w:tr>
      <w:tr w:rsidR="00673843" w:rsidRPr="00447A3A" w14:paraId="0A3F15D0" w14:textId="77777777" w:rsidTr="00A146B1">
        <w:tc>
          <w:tcPr>
            <w:tcW w:w="2421" w:type="dxa"/>
          </w:tcPr>
          <w:p w14:paraId="1D3C230A" w14:textId="700696CD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</w:t>
            </w:r>
            <w:ins w:id="623" w:author="FP" w:date="2019-09-29T16:41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24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ead/body, tail</w:t>
            </w:r>
            <w:del w:id="625" w:author="FP" w:date="2019-09-29T16:41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2718EF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60</w:t>
            </w:r>
          </w:p>
        </w:tc>
        <w:tc>
          <w:tcPr>
            <w:tcW w:w="1134" w:type="dxa"/>
          </w:tcPr>
          <w:p w14:paraId="029D7D0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233-2.482</w:t>
            </w:r>
          </w:p>
        </w:tc>
        <w:tc>
          <w:tcPr>
            <w:tcW w:w="993" w:type="dxa"/>
          </w:tcPr>
          <w:p w14:paraId="6ED3296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50</w:t>
            </w:r>
          </w:p>
        </w:tc>
        <w:tc>
          <w:tcPr>
            <w:tcW w:w="850" w:type="dxa"/>
          </w:tcPr>
          <w:p w14:paraId="35E8FBF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26</w:t>
            </w:r>
          </w:p>
        </w:tc>
        <w:tc>
          <w:tcPr>
            <w:tcW w:w="992" w:type="dxa"/>
          </w:tcPr>
          <w:p w14:paraId="4615FFB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31-1.982</w:t>
            </w:r>
          </w:p>
        </w:tc>
        <w:tc>
          <w:tcPr>
            <w:tcW w:w="993" w:type="dxa"/>
          </w:tcPr>
          <w:p w14:paraId="55005EB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39</w:t>
            </w:r>
          </w:p>
        </w:tc>
      </w:tr>
      <w:tr w:rsidR="00673843" w:rsidRPr="00447A3A" w14:paraId="660A8EAE" w14:textId="77777777" w:rsidTr="00A146B1">
        <w:tc>
          <w:tcPr>
            <w:tcW w:w="2421" w:type="dxa"/>
          </w:tcPr>
          <w:p w14:paraId="313472ED" w14:textId="47D42C6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  <w:ins w:id="626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27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/2</w:t>
            </w:r>
            <w:del w:id="628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4429C7F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3.403</w:t>
            </w:r>
          </w:p>
        </w:tc>
        <w:tc>
          <w:tcPr>
            <w:tcW w:w="1134" w:type="dxa"/>
          </w:tcPr>
          <w:p w14:paraId="11E813D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.332-41.466</w:t>
            </w:r>
          </w:p>
        </w:tc>
        <w:tc>
          <w:tcPr>
            <w:tcW w:w="993" w:type="dxa"/>
          </w:tcPr>
          <w:p w14:paraId="0F4EB8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850" w:type="dxa"/>
          </w:tcPr>
          <w:p w14:paraId="5A01A3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509</w:t>
            </w:r>
          </w:p>
        </w:tc>
        <w:tc>
          <w:tcPr>
            <w:tcW w:w="992" w:type="dxa"/>
          </w:tcPr>
          <w:p w14:paraId="0BE219A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299-13.199</w:t>
            </w:r>
          </w:p>
        </w:tc>
        <w:tc>
          <w:tcPr>
            <w:tcW w:w="993" w:type="dxa"/>
          </w:tcPr>
          <w:p w14:paraId="7BFE4E3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</w:tr>
      <w:tr w:rsidR="00673843" w:rsidRPr="00447A3A" w14:paraId="3E4C977D" w14:textId="77777777" w:rsidTr="00A146B1">
        <w:tc>
          <w:tcPr>
            <w:tcW w:w="2421" w:type="dxa"/>
          </w:tcPr>
          <w:p w14:paraId="3E10A42B" w14:textId="0539EBC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  <w:ins w:id="629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30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ins w:id="631" w:author="FP" w:date="2019-09-29T16:42:00Z">
              <w:r w:rsidR="00C019BA" w:rsidRPr="00447A3A">
                <w:rPr>
                  <w:rFonts w:ascii="Book Antiqua" w:eastAsia="宋体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</w:t>
              </w:r>
            </w:ins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/3</w:t>
            </w:r>
            <w:del w:id="632" w:author="FP" w:date="2019-09-29T16:42:00Z">
              <w:r w:rsidRPr="00447A3A" w:rsidDel="00C019BA">
                <w:rPr>
                  <w:rFonts w:ascii="Book Antiqua" w:eastAsia="宋体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1F76E2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8.861</w:t>
            </w:r>
          </w:p>
        </w:tc>
        <w:tc>
          <w:tcPr>
            <w:tcW w:w="1134" w:type="dxa"/>
          </w:tcPr>
          <w:p w14:paraId="2ED1DEC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960-40.064</w:t>
            </w:r>
          </w:p>
        </w:tc>
        <w:tc>
          <w:tcPr>
            <w:tcW w:w="993" w:type="dxa"/>
          </w:tcPr>
          <w:p w14:paraId="445B6C7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5</w:t>
            </w:r>
          </w:p>
        </w:tc>
        <w:tc>
          <w:tcPr>
            <w:tcW w:w="850" w:type="dxa"/>
          </w:tcPr>
          <w:p w14:paraId="025D606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892</w:t>
            </w:r>
          </w:p>
        </w:tc>
        <w:tc>
          <w:tcPr>
            <w:tcW w:w="992" w:type="dxa"/>
          </w:tcPr>
          <w:p w14:paraId="534858B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527-5.477</w:t>
            </w:r>
          </w:p>
        </w:tc>
        <w:tc>
          <w:tcPr>
            <w:tcW w:w="993" w:type="dxa"/>
          </w:tcPr>
          <w:p w14:paraId="197F28C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1</w:t>
            </w:r>
          </w:p>
        </w:tc>
      </w:tr>
      <w:tr w:rsidR="00673843" w:rsidRPr="00447A3A" w14:paraId="56F485BA" w14:textId="77777777" w:rsidTr="00A146B1">
        <w:tc>
          <w:tcPr>
            <w:tcW w:w="2421" w:type="dxa"/>
          </w:tcPr>
          <w:p w14:paraId="1B5C628A" w14:textId="1A177FB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unctional pNET</w:t>
            </w:r>
            <w:ins w:id="633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34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/yes</w:t>
            </w:r>
            <w:del w:id="635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423D109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6</w:t>
            </w:r>
          </w:p>
        </w:tc>
        <w:tc>
          <w:tcPr>
            <w:tcW w:w="1134" w:type="dxa"/>
          </w:tcPr>
          <w:p w14:paraId="3BB23D2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0-5340.899</w:t>
            </w:r>
          </w:p>
        </w:tc>
        <w:tc>
          <w:tcPr>
            <w:tcW w:w="993" w:type="dxa"/>
          </w:tcPr>
          <w:p w14:paraId="3FE017B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06</w:t>
            </w:r>
          </w:p>
        </w:tc>
        <w:tc>
          <w:tcPr>
            <w:tcW w:w="850" w:type="dxa"/>
          </w:tcPr>
          <w:p w14:paraId="12FBBE6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12</w:t>
            </w:r>
          </w:p>
        </w:tc>
        <w:tc>
          <w:tcPr>
            <w:tcW w:w="992" w:type="dxa"/>
          </w:tcPr>
          <w:p w14:paraId="5EC50C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56-3.007</w:t>
            </w:r>
          </w:p>
        </w:tc>
        <w:tc>
          <w:tcPr>
            <w:tcW w:w="993" w:type="dxa"/>
          </w:tcPr>
          <w:p w14:paraId="4878A23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382</w:t>
            </w:r>
          </w:p>
        </w:tc>
      </w:tr>
      <w:tr w:rsidR="00673843" w:rsidRPr="00447A3A" w14:paraId="163B4165" w14:textId="77777777" w:rsidTr="00A146B1">
        <w:tc>
          <w:tcPr>
            <w:tcW w:w="2421" w:type="dxa"/>
          </w:tcPr>
          <w:p w14:paraId="7DBB17AB" w14:textId="217C1D9D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ins w:id="636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ins w:id="637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as </w:t>
              </w:r>
            </w:ins>
            <w:del w:id="638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× 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/L, 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225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225</w:t>
            </w:r>
            <w:del w:id="639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0D87F8E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497</w:t>
            </w:r>
          </w:p>
        </w:tc>
        <w:tc>
          <w:tcPr>
            <w:tcW w:w="1134" w:type="dxa"/>
          </w:tcPr>
          <w:p w14:paraId="3465750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68-8.114</w:t>
            </w:r>
          </w:p>
        </w:tc>
        <w:tc>
          <w:tcPr>
            <w:tcW w:w="993" w:type="dxa"/>
          </w:tcPr>
          <w:p w14:paraId="3347CB6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28</w:t>
            </w:r>
          </w:p>
        </w:tc>
        <w:tc>
          <w:tcPr>
            <w:tcW w:w="850" w:type="dxa"/>
          </w:tcPr>
          <w:p w14:paraId="64535F9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188</w:t>
            </w:r>
          </w:p>
        </w:tc>
        <w:tc>
          <w:tcPr>
            <w:tcW w:w="992" w:type="dxa"/>
          </w:tcPr>
          <w:p w14:paraId="6D8846D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42-2.201</w:t>
            </w:r>
          </w:p>
        </w:tc>
        <w:tc>
          <w:tcPr>
            <w:tcW w:w="993" w:type="dxa"/>
          </w:tcPr>
          <w:p w14:paraId="20130F3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83</w:t>
            </w:r>
          </w:p>
        </w:tc>
      </w:tr>
      <w:tr w:rsidR="00673843" w:rsidRPr="00447A3A" w14:paraId="5C66D387" w14:textId="77777777" w:rsidTr="00A146B1">
        <w:tc>
          <w:tcPr>
            <w:tcW w:w="2421" w:type="dxa"/>
          </w:tcPr>
          <w:p w14:paraId="7A486AB2" w14:textId="588AA18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MPV </w:t>
            </w:r>
            <w:ins w:id="640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in </w:t>
              </w:r>
            </w:ins>
            <w:del w:id="641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fL, 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11.1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1.1)</w:t>
            </w:r>
          </w:p>
        </w:tc>
        <w:tc>
          <w:tcPr>
            <w:tcW w:w="976" w:type="dxa"/>
          </w:tcPr>
          <w:p w14:paraId="473238E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42</w:t>
            </w:r>
          </w:p>
        </w:tc>
        <w:tc>
          <w:tcPr>
            <w:tcW w:w="1134" w:type="dxa"/>
          </w:tcPr>
          <w:p w14:paraId="6CBDFB1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72-4.411</w:t>
            </w:r>
          </w:p>
        </w:tc>
        <w:tc>
          <w:tcPr>
            <w:tcW w:w="993" w:type="dxa"/>
          </w:tcPr>
          <w:p w14:paraId="4F558C6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21</w:t>
            </w:r>
          </w:p>
        </w:tc>
        <w:tc>
          <w:tcPr>
            <w:tcW w:w="850" w:type="dxa"/>
          </w:tcPr>
          <w:p w14:paraId="1FF7FB0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547</w:t>
            </w:r>
          </w:p>
        </w:tc>
        <w:tc>
          <w:tcPr>
            <w:tcW w:w="992" w:type="dxa"/>
          </w:tcPr>
          <w:p w14:paraId="0764EF9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827-2.893</w:t>
            </w:r>
          </w:p>
        </w:tc>
        <w:tc>
          <w:tcPr>
            <w:tcW w:w="993" w:type="dxa"/>
          </w:tcPr>
          <w:p w14:paraId="46483D5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72</w:t>
            </w:r>
          </w:p>
        </w:tc>
      </w:tr>
      <w:tr w:rsidR="00673843" w:rsidRPr="00447A3A" w14:paraId="33545AC4" w14:textId="77777777" w:rsidTr="00A146B1">
        <w:tc>
          <w:tcPr>
            <w:tcW w:w="2421" w:type="dxa"/>
          </w:tcPr>
          <w:p w14:paraId="6FCDCB77" w14:textId="1DF11F5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  <w:ins w:id="642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43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130.7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30.7</w:t>
            </w:r>
            <w:del w:id="644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450383E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217</w:t>
            </w:r>
          </w:p>
        </w:tc>
        <w:tc>
          <w:tcPr>
            <w:tcW w:w="1134" w:type="dxa"/>
          </w:tcPr>
          <w:p w14:paraId="32E6F4B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09-3.624</w:t>
            </w:r>
          </w:p>
        </w:tc>
        <w:tc>
          <w:tcPr>
            <w:tcW w:w="993" w:type="dxa"/>
          </w:tcPr>
          <w:p w14:paraId="614760E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24</w:t>
            </w:r>
          </w:p>
        </w:tc>
        <w:tc>
          <w:tcPr>
            <w:tcW w:w="850" w:type="dxa"/>
          </w:tcPr>
          <w:p w14:paraId="0A5E70B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43</w:t>
            </w:r>
          </w:p>
        </w:tc>
        <w:tc>
          <w:tcPr>
            <w:tcW w:w="992" w:type="dxa"/>
          </w:tcPr>
          <w:p w14:paraId="6417DA2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64-1.927</w:t>
            </w:r>
          </w:p>
        </w:tc>
        <w:tc>
          <w:tcPr>
            <w:tcW w:w="993" w:type="dxa"/>
          </w:tcPr>
          <w:p w14:paraId="0219D02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894</w:t>
            </w:r>
          </w:p>
        </w:tc>
      </w:tr>
      <w:tr w:rsidR="00673843" w:rsidRPr="00447A3A" w14:paraId="64A6924D" w14:textId="77777777" w:rsidTr="00A146B1">
        <w:tc>
          <w:tcPr>
            <w:tcW w:w="2421" w:type="dxa"/>
          </w:tcPr>
          <w:p w14:paraId="462AD3D1" w14:textId="464C170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CD42b expression</w:t>
            </w:r>
            <w:ins w:id="645" w:author="FP" w:date="2019-09-29T16:42:00Z">
              <w:r w:rsidR="00C019BA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46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egative/positive</w:t>
            </w:r>
            <w:del w:id="647" w:author="FP" w:date="2019-09-29T16:42:00Z">
              <w:r w:rsidRPr="00447A3A" w:rsidDel="00C019B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740CD5C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.432</w:t>
            </w:r>
          </w:p>
        </w:tc>
        <w:tc>
          <w:tcPr>
            <w:tcW w:w="1134" w:type="dxa"/>
          </w:tcPr>
          <w:p w14:paraId="2B7175B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25-29.025</w:t>
            </w:r>
          </w:p>
        </w:tc>
        <w:tc>
          <w:tcPr>
            <w:tcW w:w="993" w:type="dxa"/>
          </w:tcPr>
          <w:p w14:paraId="3ABD488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15</w:t>
            </w:r>
          </w:p>
        </w:tc>
        <w:tc>
          <w:tcPr>
            <w:tcW w:w="850" w:type="dxa"/>
          </w:tcPr>
          <w:p w14:paraId="0A94C1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203</w:t>
            </w:r>
          </w:p>
        </w:tc>
        <w:tc>
          <w:tcPr>
            <w:tcW w:w="992" w:type="dxa"/>
          </w:tcPr>
          <w:p w14:paraId="07C7B7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603-6.400</w:t>
            </w:r>
          </w:p>
        </w:tc>
        <w:tc>
          <w:tcPr>
            <w:tcW w:w="993" w:type="dxa"/>
          </w:tcPr>
          <w:p w14:paraId="13CE192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1</w:t>
            </w:r>
          </w:p>
        </w:tc>
      </w:tr>
    </w:tbl>
    <w:p w14:paraId="65477E3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 0.05 was statistically significant. pNET: Pancreatic neuroendocrine tumor; CI: Confidence interval; HR: Hazard ratio; OS: Overall survival; RFS: Recurrence-free survival; MPV: Mean platelet volume; PLR: Platelet lymphoid ratio.</w:t>
      </w:r>
    </w:p>
    <w:p w14:paraId="1D12B9BF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26C9B0B" w14:textId="02C219EB" w:rsidR="00BA2B59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br w:type="page"/>
      </w:r>
      <w:r w:rsidR="00783E7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4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Multivariate Cox regression analyses of </w:t>
      </w:r>
      <w:r w:rsidR="007B7C1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verall survival and recurrence-free survival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with clinicopathologic characterist</w:t>
      </w:r>
      <w:r w:rsidR="0065033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cs in resectable </w:t>
      </w:r>
      <w:r w:rsidR="007B7C1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ancreatic neuroendocrine tumor</w:t>
      </w:r>
      <w:r w:rsidR="00783E7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patients</w:t>
      </w:r>
    </w:p>
    <w:tbl>
      <w:tblPr>
        <w:tblStyle w:val="a3"/>
        <w:tblW w:w="83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21"/>
        <w:gridCol w:w="976"/>
        <w:gridCol w:w="1134"/>
        <w:gridCol w:w="993"/>
        <w:gridCol w:w="850"/>
        <w:gridCol w:w="992"/>
        <w:gridCol w:w="993"/>
      </w:tblGrid>
      <w:tr w:rsidR="00673843" w:rsidRPr="00447A3A" w14:paraId="56B2C07A" w14:textId="77777777" w:rsidTr="00A146B1">
        <w:tc>
          <w:tcPr>
            <w:tcW w:w="24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510C1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10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4926F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OS</w:t>
            </w:r>
          </w:p>
        </w:tc>
        <w:tc>
          <w:tcPr>
            <w:tcW w:w="283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67D71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RFS</w:t>
            </w:r>
          </w:p>
        </w:tc>
      </w:tr>
      <w:tr w:rsidR="00673843" w:rsidRPr="00447A3A" w14:paraId="0987F6DA" w14:textId="77777777" w:rsidTr="00A146B1">
        <w:tc>
          <w:tcPr>
            <w:tcW w:w="24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8EFA9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30266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3E3C6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A0D0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BB39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D664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EF48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4911155C" w14:textId="77777777" w:rsidTr="00A146B1">
        <w:tc>
          <w:tcPr>
            <w:tcW w:w="2421" w:type="dxa"/>
          </w:tcPr>
          <w:p w14:paraId="4015BCD2" w14:textId="39296528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  <w:ins w:id="648" w:author="FP" w:date="2019-09-29T16:43:00Z">
              <w:r w:rsidR="003D69DE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49" w:author="FP" w:date="2019-09-29T16:43:00Z">
              <w:r w:rsidRPr="00447A3A" w:rsidDel="003D69DE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/2</w:t>
            </w:r>
            <w:del w:id="650" w:author="FP" w:date="2019-09-29T16:43:00Z">
              <w:r w:rsidRPr="00447A3A" w:rsidDel="003D69DE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1CF9A3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882</w:t>
            </w:r>
          </w:p>
        </w:tc>
        <w:tc>
          <w:tcPr>
            <w:tcW w:w="1134" w:type="dxa"/>
          </w:tcPr>
          <w:p w14:paraId="30117FB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848-18.719</w:t>
            </w:r>
          </w:p>
        </w:tc>
        <w:tc>
          <w:tcPr>
            <w:tcW w:w="993" w:type="dxa"/>
          </w:tcPr>
          <w:p w14:paraId="2A5CEB5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3</w:t>
            </w:r>
          </w:p>
        </w:tc>
        <w:tc>
          <w:tcPr>
            <w:tcW w:w="850" w:type="dxa"/>
          </w:tcPr>
          <w:p w14:paraId="49BE39D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283</w:t>
            </w:r>
          </w:p>
        </w:tc>
        <w:tc>
          <w:tcPr>
            <w:tcW w:w="992" w:type="dxa"/>
          </w:tcPr>
          <w:p w14:paraId="21BE760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345-8.016</w:t>
            </w:r>
          </w:p>
        </w:tc>
        <w:tc>
          <w:tcPr>
            <w:tcW w:w="993" w:type="dxa"/>
          </w:tcPr>
          <w:p w14:paraId="22C3B55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9</w:t>
            </w:r>
          </w:p>
        </w:tc>
      </w:tr>
      <w:tr w:rsidR="00673843" w:rsidRPr="00447A3A" w14:paraId="3F078B57" w14:textId="77777777" w:rsidTr="00A146B1">
        <w:tc>
          <w:tcPr>
            <w:tcW w:w="2421" w:type="dxa"/>
          </w:tcPr>
          <w:p w14:paraId="2F6D5831" w14:textId="0A20272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  <w:ins w:id="651" w:author="FP" w:date="2019-09-29T16:43:00Z">
              <w:r w:rsidR="003D69DE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52" w:author="FP" w:date="2019-09-29T16:43:00Z">
              <w:r w:rsidRPr="00447A3A" w:rsidDel="003D69DE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ins w:id="653" w:author="FP" w:date="2019-09-29T16:43:00Z">
              <w:r w:rsidR="003D69DE" w:rsidRPr="00447A3A">
                <w:rPr>
                  <w:rFonts w:ascii="Book Antiqua" w:eastAsia="宋体" w:hAnsi="Book Antiqua" w:cs="Times New Roman"/>
                  <w:color w:val="000000" w:themeColor="text1"/>
                  <w:kern w:val="0"/>
                  <w:sz w:val="24"/>
                  <w:szCs w:val="24"/>
                </w:rPr>
                <w:t xml:space="preserve"> </w:t>
              </w:r>
            </w:ins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/3</w:t>
            </w:r>
            <w:del w:id="654" w:author="FP" w:date="2019-09-29T16:43:00Z">
              <w:r w:rsidRPr="00447A3A" w:rsidDel="003D69DE">
                <w:rPr>
                  <w:rFonts w:ascii="Book Antiqua" w:eastAsia="宋体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10DD2D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136</w:t>
            </w:r>
          </w:p>
        </w:tc>
        <w:tc>
          <w:tcPr>
            <w:tcW w:w="1134" w:type="dxa"/>
          </w:tcPr>
          <w:p w14:paraId="102BA36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62-24.842</w:t>
            </w:r>
          </w:p>
        </w:tc>
        <w:tc>
          <w:tcPr>
            <w:tcW w:w="993" w:type="dxa"/>
          </w:tcPr>
          <w:p w14:paraId="75283ED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2</w:t>
            </w:r>
          </w:p>
        </w:tc>
        <w:tc>
          <w:tcPr>
            <w:tcW w:w="850" w:type="dxa"/>
          </w:tcPr>
          <w:p w14:paraId="23FFC68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366</w:t>
            </w:r>
          </w:p>
        </w:tc>
        <w:tc>
          <w:tcPr>
            <w:tcW w:w="992" w:type="dxa"/>
          </w:tcPr>
          <w:p w14:paraId="2670E03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219-4.591</w:t>
            </w:r>
          </w:p>
        </w:tc>
        <w:tc>
          <w:tcPr>
            <w:tcW w:w="993" w:type="dxa"/>
          </w:tcPr>
          <w:p w14:paraId="5356ABB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11</w:t>
            </w:r>
          </w:p>
        </w:tc>
      </w:tr>
      <w:tr w:rsidR="00673843" w:rsidRPr="00447A3A" w14:paraId="114E5BE1" w14:textId="77777777" w:rsidTr="00A146B1">
        <w:tc>
          <w:tcPr>
            <w:tcW w:w="2421" w:type="dxa"/>
          </w:tcPr>
          <w:p w14:paraId="1F7950FD" w14:textId="0E8B034C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CD42b expression</w:t>
            </w:r>
            <w:ins w:id="655" w:author="FP" w:date="2019-09-29T16:43:00Z">
              <w:r w:rsidR="003D69DE" w:rsidRPr="00447A3A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t>,</w:t>
              </w:r>
            </w:ins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del w:id="656" w:author="FP" w:date="2019-09-29T16:43:00Z">
              <w:r w:rsidRPr="00447A3A" w:rsidDel="003D69DE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(</w:delText>
              </w:r>
            </w:del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egative/positive</w:t>
            </w:r>
            <w:del w:id="657" w:author="FP" w:date="2019-09-29T16:43:00Z">
              <w:r w:rsidRPr="00447A3A" w:rsidDel="003D69DE">
                <w:rPr>
                  <w:rFonts w:ascii="Book Antiqua" w:hAnsi="Book Antiqua" w:cs="Times New Roman"/>
                  <w:color w:val="000000" w:themeColor="text1"/>
                  <w:kern w:val="0"/>
                  <w:sz w:val="24"/>
                  <w:szCs w:val="24"/>
                </w:rPr>
                <w:delText>)</w:delText>
              </w:r>
            </w:del>
          </w:p>
        </w:tc>
        <w:tc>
          <w:tcPr>
            <w:tcW w:w="976" w:type="dxa"/>
          </w:tcPr>
          <w:p w14:paraId="0C24BF3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.601</w:t>
            </w:r>
          </w:p>
        </w:tc>
        <w:tc>
          <w:tcPr>
            <w:tcW w:w="1134" w:type="dxa"/>
          </w:tcPr>
          <w:p w14:paraId="78C8A1D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04-21.095</w:t>
            </w:r>
          </w:p>
        </w:tc>
        <w:tc>
          <w:tcPr>
            <w:tcW w:w="993" w:type="dxa"/>
          </w:tcPr>
          <w:p w14:paraId="43F6389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9</w:t>
            </w:r>
          </w:p>
        </w:tc>
        <w:tc>
          <w:tcPr>
            <w:tcW w:w="850" w:type="dxa"/>
          </w:tcPr>
          <w:p w14:paraId="57E586D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893</w:t>
            </w:r>
          </w:p>
        </w:tc>
        <w:tc>
          <w:tcPr>
            <w:tcW w:w="992" w:type="dxa"/>
          </w:tcPr>
          <w:p w14:paraId="1B73CB3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39-5.817</w:t>
            </w:r>
          </w:p>
        </w:tc>
        <w:tc>
          <w:tcPr>
            <w:tcW w:w="993" w:type="dxa"/>
          </w:tcPr>
          <w:p w14:paraId="4447CB4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3</w:t>
            </w:r>
          </w:p>
        </w:tc>
      </w:tr>
    </w:tbl>
    <w:p w14:paraId="06278E9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 0.05 was statistically significant. pNET: Pancreatic neuroendocrine tumor; CI: Confidence interval; HR: Hazard ratio; OS: Overall survival; RFS: Recurrence-free survival.</w:t>
      </w:r>
    </w:p>
    <w:p w14:paraId="6B68EB3D" w14:textId="797BD52B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sectPr w:rsidR="00A146B1" w:rsidRPr="00447A3A" w:rsidSect="00673843">
      <w:footerReference w:type="default" r:id="rId10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BC15DC" w14:textId="77777777" w:rsidR="000A584A" w:rsidRDefault="000A584A" w:rsidP="008C2334">
      <w:r>
        <w:separator/>
      </w:r>
    </w:p>
  </w:endnote>
  <w:endnote w:type="continuationSeparator" w:id="0">
    <w:p w14:paraId="3083AEA6" w14:textId="77777777" w:rsidR="000A584A" w:rsidRDefault="000A584A" w:rsidP="008C23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doni MT">
    <w:panose1 w:val="02070603080606020203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ustomXmlInsRangeStart w:id="658" w:author="author" w:date="2019-09-26T21:32:00Z"/>
  <w:sdt>
    <w:sdtPr>
      <w:id w:val="2104377366"/>
      <w:docPartObj>
        <w:docPartGallery w:val="Page Numbers (Bottom of Page)"/>
        <w:docPartUnique/>
      </w:docPartObj>
    </w:sdtPr>
    <w:sdtEndPr>
      <w:rPr>
        <w:rFonts w:ascii="Book Antiqua" w:hAnsi="Book Antiqua"/>
        <w:noProof/>
        <w:sz w:val="24"/>
        <w:szCs w:val="24"/>
      </w:rPr>
    </w:sdtEndPr>
    <w:sdtContent>
      <w:customXmlInsRangeEnd w:id="658"/>
      <w:p w14:paraId="56EA1D58" w14:textId="0A6752E8" w:rsidR="00715889" w:rsidRPr="00A11461" w:rsidRDefault="00715889">
        <w:pPr>
          <w:pStyle w:val="a5"/>
          <w:jc w:val="center"/>
          <w:rPr>
            <w:ins w:id="659" w:author="author" w:date="2019-09-26T21:32:00Z"/>
            <w:rFonts w:ascii="Book Antiqua" w:hAnsi="Book Antiqua"/>
            <w:sz w:val="24"/>
            <w:szCs w:val="24"/>
            <w:rPrChange w:id="660" w:author="author" w:date="2019-09-26T21:32:00Z">
              <w:rPr>
                <w:ins w:id="661" w:author="author" w:date="2019-09-26T21:32:00Z"/>
              </w:rPr>
            </w:rPrChange>
          </w:rPr>
        </w:pPr>
        <w:ins w:id="662" w:author="author" w:date="2019-09-26T21:32:00Z">
          <w:r w:rsidRPr="00A11461">
            <w:rPr>
              <w:rFonts w:ascii="Book Antiqua" w:hAnsi="Book Antiqua"/>
              <w:sz w:val="24"/>
              <w:szCs w:val="24"/>
              <w:rPrChange w:id="663" w:author="author" w:date="2019-09-26T21:32:00Z">
                <w:rPr>
                  <w:noProof/>
                  <w:sz w:val="21"/>
                  <w:szCs w:val="22"/>
                </w:rPr>
              </w:rPrChange>
            </w:rPr>
            <w:fldChar w:fldCharType="begin"/>
          </w:r>
          <w:r w:rsidRPr="00A11461">
            <w:rPr>
              <w:rFonts w:ascii="Book Antiqua" w:hAnsi="Book Antiqua"/>
              <w:sz w:val="24"/>
              <w:szCs w:val="24"/>
              <w:rPrChange w:id="664" w:author="author" w:date="2019-09-26T21:32:00Z">
                <w:rPr>
                  <w:sz w:val="21"/>
                  <w:szCs w:val="22"/>
                </w:rPr>
              </w:rPrChange>
            </w:rPr>
            <w:instrText xml:space="preserve"> PAGE   \* MERGEFORMAT </w:instrText>
          </w:r>
          <w:r w:rsidRPr="00A11461">
            <w:rPr>
              <w:rFonts w:ascii="Book Antiqua" w:hAnsi="Book Antiqua"/>
              <w:sz w:val="24"/>
              <w:szCs w:val="24"/>
              <w:rPrChange w:id="665" w:author="author" w:date="2019-09-26T21:32:00Z">
                <w:rPr>
                  <w:noProof/>
                  <w:sz w:val="21"/>
                  <w:szCs w:val="22"/>
                </w:rPr>
              </w:rPrChange>
            </w:rPr>
            <w:fldChar w:fldCharType="separate"/>
          </w:r>
        </w:ins>
        <w:r w:rsidR="003D1231">
          <w:rPr>
            <w:rFonts w:ascii="Book Antiqua" w:hAnsi="Book Antiqua"/>
            <w:noProof/>
            <w:sz w:val="24"/>
            <w:szCs w:val="24"/>
          </w:rPr>
          <w:t>2</w:t>
        </w:r>
        <w:ins w:id="666" w:author="author" w:date="2019-09-26T21:32:00Z">
          <w:r w:rsidRPr="00A11461">
            <w:rPr>
              <w:rFonts w:ascii="Book Antiqua" w:hAnsi="Book Antiqua"/>
              <w:noProof/>
              <w:sz w:val="24"/>
              <w:szCs w:val="24"/>
              <w:rPrChange w:id="667" w:author="author" w:date="2019-09-26T21:32:00Z">
                <w:rPr>
                  <w:noProof/>
                  <w:sz w:val="21"/>
                  <w:szCs w:val="22"/>
                </w:rPr>
              </w:rPrChange>
            </w:rPr>
            <w:fldChar w:fldCharType="end"/>
          </w:r>
        </w:ins>
      </w:p>
      <w:customXmlInsRangeStart w:id="668" w:author="author" w:date="2019-09-26T21:32:00Z"/>
    </w:sdtContent>
  </w:sdt>
  <w:customXmlInsRangeEnd w:id="668"/>
  <w:p w14:paraId="7E4786FA" w14:textId="77777777" w:rsidR="00715889" w:rsidRDefault="0071588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7DA8EF" w14:textId="77777777" w:rsidR="000A584A" w:rsidRDefault="000A584A" w:rsidP="008C2334">
      <w:r>
        <w:separator/>
      </w:r>
    </w:p>
  </w:footnote>
  <w:footnote w:type="continuationSeparator" w:id="0">
    <w:p w14:paraId="4CB2C196" w14:textId="77777777" w:rsidR="000A584A" w:rsidRDefault="000A584A" w:rsidP="008C233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removeDateAndTime/>
  <w:doNotDisplayPageBoundaries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xzrwzzmpd0raezxaoxfse4rd00pwxsrrr5&quot;&gt;我的EndNote库&lt;record-ids&gt;&lt;item&gt;315&lt;/item&gt;&lt;item&gt;327&lt;/item&gt;&lt;item&gt;329&lt;/item&gt;&lt;item&gt;330&lt;/item&gt;&lt;item&gt;331&lt;/item&gt;&lt;item&gt;332&lt;/item&gt;&lt;item&gt;333&lt;/item&gt;&lt;item&gt;334&lt;/item&gt;&lt;item&gt;335&lt;/item&gt;&lt;item&gt;336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9&lt;/item&gt;&lt;item&gt;360&lt;/item&gt;&lt;/record-ids&gt;&lt;/item&gt;&lt;/Libraries&gt;"/>
    <w:docVar w:name="WordTimer" w:val="6720"/>
  </w:docVars>
  <w:rsids>
    <w:rsidRoot w:val="00CE660D"/>
    <w:rsid w:val="0000537A"/>
    <w:rsid w:val="0001467C"/>
    <w:rsid w:val="000316BB"/>
    <w:rsid w:val="000320F9"/>
    <w:rsid w:val="0003486A"/>
    <w:rsid w:val="00034F05"/>
    <w:rsid w:val="000841AF"/>
    <w:rsid w:val="000903E9"/>
    <w:rsid w:val="00092042"/>
    <w:rsid w:val="00093261"/>
    <w:rsid w:val="00093CFD"/>
    <w:rsid w:val="000A178D"/>
    <w:rsid w:val="000A3E81"/>
    <w:rsid w:val="000A584A"/>
    <w:rsid w:val="000A6F0D"/>
    <w:rsid w:val="000B0163"/>
    <w:rsid w:val="000E2317"/>
    <w:rsid w:val="001019B9"/>
    <w:rsid w:val="001038D3"/>
    <w:rsid w:val="001039A6"/>
    <w:rsid w:val="0011561E"/>
    <w:rsid w:val="00117096"/>
    <w:rsid w:val="001211AA"/>
    <w:rsid w:val="00135888"/>
    <w:rsid w:val="001378C8"/>
    <w:rsid w:val="00146F23"/>
    <w:rsid w:val="0015057A"/>
    <w:rsid w:val="00154198"/>
    <w:rsid w:val="001548EE"/>
    <w:rsid w:val="00160303"/>
    <w:rsid w:val="00164F1A"/>
    <w:rsid w:val="001B346F"/>
    <w:rsid w:val="001D38CB"/>
    <w:rsid w:val="001F15A2"/>
    <w:rsid w:val="001F3EAC"/>
    <w:rsid w:val="00203FCD"/>
    <w:rsid w:val="002071CB"/>
    <w:rsid w:val="00227743"/>
    <w:rsid w:val="00235B9C"/>
    <w:rsid w:val="00250A9C"/>
    <w:rsid w:val="00253FCA"/>
    <w:rsid w:val="00265069"/>
    <w:rsid w:val="0027677D"/>
    <w:rsid w:val="002A5B1A"/>
    <w:rsid w:val="002F251D"/>
    <w:rsid w:val="002F2D16"/>
    <w:rsid w:val="003006B9"/>
    <w:rsid w:val="00302A27"/>
    <w:rsid w:val="003041E2"/>
    <w:rsid w:val="00314AC2"/>
    <w:rsid w:val="00315287"/>
    <w:rsid w:val="003152CB"/>
    <w:rsid w:val="00331C6D"/>
    <w:rsid w:val="00344821"/>
    <w:rsid w:val="00351D33"/>
    <w:rsid w:val="00356BE7"/>
    <w:rsid w:val="00360D44"/>
    <w:rsid w:val="00390BE2"/>
    <w:rsid w:val="003937AE"/>
    <w:rsid w:val="003944B2"/>
    <w:rsid w:val="003C01B0"/>
    <w:rsid w:val="003C06DE"/>
    <w:rsid w:val="003D1231"/>
    <w:rsid w:val="003D69DE"/>
    <w:rsid w:val="00403656"/>
    <w:rsid w:val="00430487"/>
    <w:rsid w:val="004443D7"/>
    <w:rsid w:val="00447A3A"/>
    <w:rsid w:val="00450B49"/>
    <w:rsid w:val="00463623"/>
    <w:rsid w:val="00470EB0"/>
    <w:rsid w:val="00471CBF"/>
    <w:rsid w:val="00490ED2"/>
    <w:rsid w:val="004A7B97"/>
    <w:rsid w:val="004B7872"/>
    <w:rsid w:val="004B790B"/>
    <w:rsid w:val="004C3D20"/>
    <w:rsid w:val="004D21A9"/>
    <w:rsid w:val="005067CA"/>
    <w:rsid w:val="00513BB6"/>
    <w:rsid w:val="005228FD"/>
    <w:rsid w:val="005333E3"/>
    <w:rsid w:val="005473FD"/>
    <w:rsid w:val="0055075F"/>
    <w:rsid w:val="00552B9E"/>
    <w:rsid w:val="00553A8B"/>
    <w:rsid w:val="005743B1"/>
    <w:rsid w:val="005862EE"/>
    <w:rsid w:val="00594EB7"/>
    <w:rsid w:val="005974B1"/>
    <w:rsid w:val="005B3E1A"/>
    <w:rsid w:val="005C0E14"/>
    <w:rsid w:val="005C364B"/>
    <w:rsid w:val="005C55E7"/>
    <w:rsid w:val="005C7C8D"/>
    <w:rsid w:val="005D22A9"/>
    <w:rsid w:val="005D573A"/>
    <w:rsid w:val="005D75E3"/>
    <w:rsid w:val="005E1CB7"/>
    <w:rsid w:val="005E52D0"/>
    <w:rsid w:val="005F09F2"/>
    <w:rsid w:val="005F25C2"/>
    <w:rsid w:val="00602B86"/>
    <w:rsid w:val="0060411C"/>
    <w:rsid w:val="0060467B"/>
    <w:rsid w:val="00604AEF"/>
    <w:rsid w:val="0060574E"/>
    <w:rsid w:val="006135A0"/>
    <w:rsid w:val="00616F35"/>
    <w:rsid w:val="00637B12"/>
    <w:rsid w:val="00646535"/>
    <w:rsid w:val="00650334"/>
    <w:rsid w:val="00654399"/>
    <w:rsid w:val="00656D63"/>
    <w:rsid w:val="00657062"/>
    <w:rsid w:val="00672384"/>
    <w:rsid w:val="00673843"/>
    <w:rsid w:val="006B1317"/>
    <w:rsid w:val="006C18A6"/>
    <w:rsid w:val="006C2AE4"/>
    <w:rsid w:val="006D1526"/>
    <w:rsid w:val="006D26C0"/>
    <w:rsid w:val="006D2DE3"/>
    <w:rsid w:val="006D6512"/>
    <w:rsid w:val="006D7EDB"/>
    <w:rsid w:val="006E026B"/>
    <w:rsid w:val="006E072B"/>
    <w:rsid w:val="006E34D3"/>
    <w:rsid w:val="006F331F"/>
    <w:rsid w:val="006F7248"/>
    <w:rsid w:val="0071489B"/>
    <w:rsid w:val="00715889"/>
    <w:rsid w:val="00726B12"/>
    <w:rsid w:val="007348A6"/>
    <w:rsid w:val="007439A2"/>
    <w:rsid w:val="00750B58"/>
    <w:rsid w:val="00752C95"/>
    <w:rsid w:val="00780F9D"/>
    <w:rsid w:val="00783E78"/>
    <w:rsid w:val="00795B71"/>
    <w:rsid w:val="007A7878"/>
    <w:rsid w:val="007B6C41"/>
    <w:rsid w:val="007B7C11"/>
    <w:rsid w:val="007D73A3"/>
    <w:rsid w:val="007E7E9D"/>
    <w:rsid w:val="007F4E4F"/>
    <w:rsid w:val="00800B91"/>
    <w:rsid w:val="00803745"/>
    <w:rsid w:val="00816F76"/>
    <w:rsid w:val="00824B0B"/>
    <w:rsid w:val="00877267"/>
    <w:rsid w:val="00880D16"/>
    <w:rsid w:val="00887511"/>
    <w:rsid w:val="0089371A"/>
    <w:rsid w:val="008A3319"/>
    <w:rsid w:val="008C2334"/>
    <w:rsid w:val="008D18D9"/>
    <w:rsid w:val="008E1E5F"/>
    <w:rsid w:val="008E4394"/>
    <w:rsid w:val="008E69C9"/>
    <w:rsid w:val="008F160D"/>
    <w:rsid w:val="00903CD0"/>
    <w:rsid w:val="00925AD2"/>
    <w:rsid w:val="00934B12"/>
    <w:rsid w:val="0094312E"/>
    <w:rsid w:val="00943CFD"/>
    <w:rsid w:val="00946250"/>
    <w:rsid w:val="00950FEA"/>
    <w:rsid w:val="00953CE7"/>
    <w:rsid w:val="00955177"/>
    <w:rsid w:val="00957D55"/>
    <w:rsid w:val="00960745"/>
    <w:rsid w:val="00960C38"/>
    <w:rsid w:val="00965F7A"/>
    <w:rsid w:val="0099436E"/>
    <w:rsid w:val="009A358D"/>
    <w:rsid w:val="009A4006"/>
    <w:rsid w:val="009A4F53"/>
    <w:rsid w:val="009B7E7C"/>
    <w:rsid w:val="009D69C9"/>
    <w:rsid w:val="009E1CA5"/>
    <w:rsid w:val="009E3102"/>
    <w:rsid w:val="009E57F4"/>
    <w:rsid w:val="00A06037"/>
    <w:rsid w:val="00A1035E"/>
    <w:rsid w:val="00A11461"/>
    <w:rsid w:val="00A146B1"/>
    <w:rsid w:val="00A17A8F"/>
    <w:rsid w:val="00A311E8"/>
    <w:rsid w:val="00A37E75"/>
    <w:rsid w:val="00A41773"/>
    <w:rsid w:val="00A45B83"/>
    <w:rsid w:val="00A52A26"/>
    <w:rsid w:val="00A5776E"/>
    <w:rsid w:val="00A81623"/>
    <w:rsid w:val="00A90F27"/>
    <w:rsid w:val="00AB06E5"/>
    <w:rsid w:val="00AB2978"/>
    <w:rsid w:val="00AB2B4C"/>
    <w:rsid w:val="00AC5BA2"/>
    <w:rsid w:val="00AE5681"/>
    <w:rsid w:val="00AF08B1"/>
    <w:rsid w:val="00AF0FE6"/>
    <w:rsid w:val="00B06FA4"/>
    <w:rsid w:val="00B11C71"/>
    <w:rsid w:val="00B17013"/>
    <w:rsid w:val="00B25205"/>
    <w:rsid w:val="00B3508C"/>
    <w:rsid w:val="00B40CC6"/>
    <w:rsid w:val="00B77DE8"/>
    <w:rsid w:val="00B82942"/>
    <w:rsid w:val="00BA1AFE"/>
    <w:rsid w:val="00BA2B59"/>
    <w:rsid w:val="00BB1B23"/>
    <w:rsid w:val="00BC26FD"/>
    <w:rsid w:val="00BC4E4E"/>
    <w:rsid w:val="00BC77C8"/>
    <w:rsid w:val="00BE55CE"/>
    <w:rsid w:val="00BF114E"/>
    <w:rsid w:val="00BF2977"/>
    <w:rsid w:val="00C019BA"/>
    <w:rsid w:val="00C071A0"/>
    <w:rsid w:val="00C11B58"/>
    <w:rsid w:val="00C24A38"/>
    <w:rsid w:val="00C32F65"/>
    <w:rsid w:val="00C3572F"/>
    <w:rsid w:val="00C45753"/>
    <w:rsid w:val="00C51E28"/>
    <w:rsid w:val="00C53F3E"/>
    <w:rsid w:val="00C56031"/>
    <w:rsid w:val="00C74D57"/>
    <w:rsid w:val="00C87292"/>
    <w:rsid w:val="00C87675"/>
    <w:rsid w:val="00C915AF"/>
    <w:rsid w:val="00CA5987"/>
    <w:rsid w:val="00CA78AC"/>
    <w:rsid w:val="00CC2922"/>
    <w:rsid w:val="00CE36BC"/>
    <w:rsid w:val="00CE660D"/>
    <w:rsid w:val="00D04AF5"/>
    <w:rsid w:val="00D14157"/>
    <w:rsid w:val="00D17BFC"/>
    <w:rsid w:val="00D24E42"/>
    <w:rsid w:val="00D326BA"/>
    <w:rsid w:val="00D336E9"/>
    <w:rsid w:val="00D57701"/>
    <w:rsid w:val="00D73D22"/>
    <w:rsid w:val="00D8427F"/>
    <w:rsid w:val="00D845F0"/>
    <w:rsid w:val="00D9315B"/>
    <w:rsid w:val="00DB1121"/>
    <w:rsid w:val="00DC4656"/>
    <w:rsid w:val="00E01F20"/>
    <w:rsid w:val="00E02AB2"/>
    <w:rsid w:val="00E20F54"/>
    <w:rsid w:val="00E262A0"/>
    <w:rsid w:val="00E31B00"/>
    <w:rsid w:val="00E37DA2"/>
    <w:rsid w:val="00E45EF3"/>
    <w:rsid w:val="00E56E43"/>
    <w:rsid w:val="00E6279C"/>
    <w:rsid w:val="00E80C61"/>
    <w:rsid w:val="00E832FF"/>
    <w:rsid w:val="00E83324"/>
    <w:rsid w:val="00E85598"/>
    <w:rsid w:val="00E86378"/>
    <w:rsid w:val="00EA2EE8"/>
    <w:rsid w:val="00EA5999"/>
    <w:rsid w:val="00ED0A1C"/>
    <w:rsid w:val="00EE7728"/>
    <w:rsid w:val="00EF75F4"/>
    <w:rsid w:val="00F00FA7"/>
    <w:rsid w:val="00F109A4"/>
    <w:rsid w:val="00F201CF"/>
    <w:rsid w:val="00F2701F"/>
    <w:rsid w:val="00F31D53"/>
    <w:rsid w:val="00F45794"/>
    <w:rsid w:val="00F707A0"/>
    <w:rsid w:val="00F73F50"/>
    <w:rsid w:val="00F75C68"/>
    <w:rsid w:val="00F83DDC"/>
    <w:rsid w:val="00F97081"/>
    <w:rsid w:val="00FA125B"/>
    <w:rsid w:val="00FB78D1"/>
    <w:rsid w:val="00FD0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A678C2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01C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F201C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201C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201C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201CF"/>
    <w:rPr>
      <w:rFonts w:ascii="DengXian" w:eastAsia="DengXian" w:hAnsi="DengXian"/>
      <w:noProof/>
      <w:sz w:val="20"/>
    </w:rPr>
  </w:style>
  <w:style w:type="table" w:styleId="a3">
    <w:name w:val="Table Grid"/>
    <w:basedOn w:val="a1"/>
    <w:uiPriority w:val="39"/>
    <w:rsid w:val="00BA2B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unhideWhenUsed/>
    <w:rsid w:val="008C23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2334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23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2334"/>
    <w:rPr>
      <w:sz w:val="18"/>
      <w:szCs w:val="18"/>
    </w:rPr>
  </w:style>
  <w:style w:type="character" w:styleId="a6">
    <w:name w:val="Hyperlink"/>
    <w:basedOn w:val="a0"/>
    <w:uiPriority w:val="99"/>
    <w:semiHidden/>
    <w:unhideWhenUsed/>
    <w:rsid w:val="00594EB7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C24A38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C24A38"/>
    <w:rPr>
      <w:rFonts w:ascii="Tahoma" w:hAnsi="Tahoma" w:cs="Tahoma"/>
      <w:sz w:val="16"/>
      <w:szCs w:val="18"/>
    </w:rPr>
  </w:style>
  <w:style w:type="character" w:styleId="a8">
    <w:name w:val="annotation reference"/>
    <w:basedOn w:val="a0"/>
    <w:uiPriority w:val="99"/>
    <w:semiHidden/>
    <w:unhideWhenUsed/>
    <w:rsid w:val="00253FCA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unhideWhenUsed/>
    <w:rsid w:val="00253FCA"/>
    <w:pPr>
      <w:jc w:val="left"/>
    </w:pPr>
    <w:rPr>
      <w:rFonts w:ascii="Tahoma" w:hAnsi="Tahoma" w:cs="Tahoma"/>
      <w:sz w:val="16"/>
      <w:szCs w:val="24"/>
    </w:rPr>
  </w:style>
  <w:style w:type="character" w:customStyle="1" w:styleId="Char2">
    <w:name w:val="批注文字 Char"/>
    <w:basedOn w:val="a0"/>
    <w:link w:val="a9"/>
    <w:uiPriority w:val="99"/>
    <w:semiHidden/>
    <w:rsid w:val="00253FCA"/>
    <w:rPr>
      <w:rFonts w:ascii="Tahoma" w:hAnsi="Tahoma" w:cs="Tahoma"/>
      <w:sz w:val="16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53FCA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253FCA"/>
    <w:rPr>
      <w:rFonts w:ascii="Tahoma" w:hAnsi="Tahoma" w:cs="Tahoma"/>
      <w:b/>
      <w:bCs/>
      <w:sz w:val="20"/>
      <w:szCs w:val="20"/>
    </w:rPr>
  </w:style>
  <w:style w:type="paragraph" w:styleId="ab">
    <w:name w:val="Revision"/>
    <w:hidden/>
    <w:uiPriority w:val="99"/>
    <w:semiHidden/>
    <w:rsid w:val="006135A0"/>
  </w:style>
  <w:style w:type="character" w:styleId="ac">
    <w:name w:val="Placeholder Text"/>
    <w:basedOn w:val="a0"/>
    <w:uiPriority w:val="99"/>
    <w:semiHidden/>
    <w:rsid w:val="00C019BA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01C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F201C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201C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201C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201CF"/>
    <w:rPr>
      <w:rFonts w:ascii="DengXian" w:eastAsia="DengXian" w:hAnsi="DengXian"/>
      <w:noProof/>
      <w:sz w:val="20"/>
    </w:rPr>
  </w:style>
  <w:style w:type="table" w:styleId="a3">
    <w:name w:val="Table Grid"/>
    <w:basedOn w:val="a1"/>
    <w:uiPriority w:val="39"/>
    <w:rsid w:val="00BA2B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unhideWhenUsed/>
    <w:rsid w:val="008C23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2334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23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2334"/>
    <w:rPr>
      <w:sz w:val="18"/>
      <w:szCs w:val="18"/>
    </w:rPr>
  </w:style>
  <w:style w:type="character" w:styleId="a6">
    <w:name w:val="Hyperlink"/>
    <w:basedOn w:val="a0"/>
    <w:uiPriority w:val="99"/>
    <w:semiHidden/>
    <w:unhideWhenUsed/>
    <w:rsid w:val="00594EB7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C24A38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C24A38"/>
    <w:rPr>
      <w:rFonts w:ascii="Tahoma" w:hAnsi="Tahoma" w:cs="Tahoma"/>
      <w:sz w:val="16"/>
      <w:szCs w:val="18"/>
    </w:rPr>
  </w:style>
  <w:style w:type="character" w:styleId="a8">
    <w:name w:val="annotation reference"/>
    <w:basedOn w:val="a0"/>
    <w:uiPriority w:val="99"/>
    <w:semiHidden/>
    <w:unhideWhenUsed/>
    <w:rsid w:val="00253FCA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unhideWhenUsed/>
    <w:rsid w:val="00253FCA"/>
    <w:pPr>
      <w:jc w:val="left"/>
    </w:pPr>
    <w:rPr>
      <w:rFonts w:ascii="Tahoma" w:hAnsi="Tahoma" w:cs="Tahoma"/>
      <w:sz w:val="16"/>
      <w:szCs w:val="24"/>
    </w:rPr>
  </w:style>
  <w:style w:type="character" w:customStyle="1" w:styleId="Char2">
    <w:name w:val="批注文字 Char"/>
    <w:basedOn w:val="a0"/>
    <w:link w:val="a9"/>
    <w:uiPriority w:val="99"/>
    <w:semiHidden/>
    <w:rsid w:val="00253FCA"/>
    <w:rPr>
      <w:rFonts w:ascii="Tahoma" w:hAnsi="Tahoma" w:cs="Tahoma"/>
      <w:sz w:val="16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53FCA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253FCA"/>
    <w:rPr>
      <w:rFonts w:ascii="Tahoma" w:hAnsi="Tahoma" w:cs="Tahoma"/>
      <w:b/>
      <w:bCs/>
      <w:sz w:val="20"/>
      <w:szCs w:val="20"/>
    </w:rPr>
  </w:style>
  <w:style w:type="paragraph" w:styleId="ab">
    <w:name w:val="Revision"/>
    <w:hidden/>
    <w:uiPriority w:val="99"/>
    <w:semiHidden/>
    <w:rsid w:val="006135A0"/>
  </w:style>
  <w:style w:type="character" w:styleId="ac">
    <w:name w:val="Placeholder Text"/>
    <w:basedOn w:val="a0"/>
    <w:uiPriority w:val="99"/>
    <w:semiHidden/>
    <w:rsid w:val="00C019B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8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9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6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17EF93-C60A-46C9-A8BA-02AA6C06E6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7</Pages>
  <Words>7376</Words>
  <Characters>42047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hor</dc:creator>
  <cp:lastModifiedBy>XuHuaXiang</cp:lastModifiedBy>
  <cp:revision>11</cp:revision>
  <dcterms:created xsi:type="dcterms:W3CDTF">2019-09-27T16:19:00Z</dcterms:created>
  <dcterms:modified xsi:type="dcterms:W3CDTF">2019-10-01T12:30:00Z</dcterms:modified>
</cp:coreProperties>
</file>